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0C4F8966" w:rsidR="00DA764F" w:rsidRPr="00DA764F" w:rsidRDefault="001E6E49" w:rsidP="001E6E49">
      <w:pPr>
        <w:pStyle w:val="Ttulo1"/>
        <w:jc w:val="center"/>
      </w:pPr>
      <w:bookmarkStart w:id="0" w:name="_Hlk197974188"/>
      <w:r>
        <w:rPr>
          <w:bCs/>
        </w:rPr>
        <w:t>Dez anos de Backpei: uma anális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161F96">
        <w:rPr>
          <w:rFonts w:cs="Arial"/>
          <w:kern w:val="0"/>
        </w:rPr>
        <w:t xml:space="preserve">(Beraldo; Silva; Candotti, 2022; Lorente </w:t>
      </w:r>
      <w:r w:rsidR="00161F96" w:rsidRPr="00161F96">
        <w:rPr>
          <w:rFonts w:cs="Arial"/>
          <w:i/>
          <w:iCs/>
          <w:kern w:val="0"/>
        </w:rPr>
        <w:t>et al.</w:t>
      </w:r>
      <w:r w:rsidR="00161F96" w:rsidRPr="00161F96">
        <w:rPr>
          <w:rFonts w:cs="Arial"/>
          <w:kern w:val="0"/>
        </w:rPr>
        <w:t xml:space="preserve">, 2020; Mokkink, Lidwine B. </w:t>
      </w:r>
      <w:r w:rsidR="00161F96" w:rsidRPr="00161F96">
        <w:rPr>
          <w:rFonts w:cs="Arial"/>
          <w:i/>
          <w:iCs/>
          <w:kern w:val="0"/>
        </w:rPr>
        <w:t>et al.</w:t>
      </w:r>
      <w:r w:rsidR="00161F96" w:rsidRPr="00161F96">
        <w:rPr>
          <w:rFonts w:cs="Arial"/>
          <w:kern w:val="0"/>
        </w:rPr>
        <w:t xml:space="preserve">, 2010; Terwee </w:t>
      </w:r>
      <w:r w:rsidR="00161F96" w:rsidRPr="00161F96">
        <w:rPr>
          <w:rFonts w:cs="Arial"/>
          <w:i/>
          <w:iCs/>
          <w:kern w:val="0"/>
        </w:rPr>
        <w:t>et al.</w:t>
      </w:r>
      <w:r w:rsidR="00161F96" w:rsidRPr="00161F96">
        <w:rPr>
          <w:rFonts w:cs="Arial"/>
          <w:kern w:val="0"/>
        </w:rPr>
        <w:t>, 2016)</w:t>
      </w:r>
      <w:r w:rsidR="00F23FBC">
        <w:fldChar w:fldCharType="end"/>
      </w:r>
      <w:r w:rsidR="00C75E8A">
        <w:t>.</w:t>
      </w:r>
    </w:p>
    <w:p w14:paraId="64540E32" w14:textId="55ADD81D" w:rsidR="00CD5FF1" w:rsidRDefault="00E44B18" w:rsidP="00EB649E">
      <w:commentRangeStart w:id="1"/>
      <w:r>
        <w:t>Ainda assim, várias pesquisas se dedicam ao desenvolvimento e avaliação de sistemas de medição que são posteriormente aplicados nas pesquisas dentro da ciência da saúde contribuindo para a produção de conhecimento do campo</w:t>
      </w:r>
      <w:r w:rsidR="009850FC">
        <w:t>. A esse conjunto de pesquisas estamos chamando de clinimetria, que, embora não seja uma disciplina formalizada no campo da ciência da saúde, apresenta um significativo volume de estudos e grande importância.</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commentRangeEnd w:id="1"/>
      <w:r w:rsidR="009850FC">
        <w:rPr>
          <w:rStyle w:val="Refdecomentrio"/>
        </w:rPr>
        <w:commentReference w:id="1"/>
      </w:r>
    </w:p>
    <w:p w14:paraId="3AB64FC9" w14:textId="15A2384A" w:rsidR="00B8080A" w:rsidRDefault="00EF4D59" w:rsidP="00B8080A">
      <w:r>
        <w:t xml:space="preserve">Uma forma de realizar </w:t>
      </w:r>
      <w:r w:rsidR="009850FC">
        <w:t>este</w:t>
      </w:r>
      <w:r>
        <w:t xml:space="preserve"> </w:t>
      </w:r>
      <w:r w:rsidR="00B8080A">
        <w:t>estudo</w:t>
      </w:r>
      <w:r w:rsidR="00F97685">
        <w:t xml:space="preserve"> d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6226D03C" w:rsidR="008F4158" w:rsidRPr="00AE35CB" w:rsidRDefault="008F4158" w:rsidP="00B8080A">
      <w:r>
        <w:lastRenderedPageBreak/>
        <w:t>Como alvo de análise propomos</w:t>
      </w:r>
      <w:r w:rsidR="00F97685">
        <w:t xml:space="preserve"> analisar pela ciência complementar</w:t>
      </w:r>
      <w:r>
        <w:t xml:space="preserve"> 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11"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lastRenderedPageBreak/>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 xml:space="preserve">A classificação entre estudos de aplicação e </w:t>
      </w:r>
      <w:r w:rsidR="00E914C2">
        <w:lastRenderedPageBreak/>
        <w:t>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2" w:name="_Ref197634849"/>
      <w:r w:rsidRPr="00FB04A0">
        <w:t>Figura</w:t>
      </w:r>
      <w:r>
        <w:t xml:space="preserve"> </w:t>
      </w:r>
      <w:r>
        <w:fldChar w:fldCharType="begin"/>
      </w:r>
      <w:r>
        <w:instrText xml:space="preserve"> SEQ Figura \* ARABIC </w:instrText>
      </w:r>
      <w:r>
        <w:fldChar w:fldCharType="separate"/>
      </w:r>
      <w:r>
        <w:rPr>
          <w:noProof/>
        </w:rPr>
        <w:t>1</w:t>
      </w:r>
      <w:r>
        <w:rPr>
          <w:noProof/>
        </w:rPr>
        <w:fldChar w:fldCharType="end"/>
      </w:r>
      <w:bookmarkEnd w:id="2"/>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2">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w:t>
      </w:r>
      <w:r w:rsidR="004D5209">
        <w:lastRenderedPageBreak/>
        <w:t xml:space="preserve">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13"/>
          <w:pgSz w:w="11906" w:h="16838"/>
          <w:pgMar w:top="1701" w:right="1134" w:bottom="1134" w:left="1701" w:header="708" w:footer="708" w:gutter="0"/>
          <w:cols w:space="708"/>
          <w:docGrid w:linePitch="360"/>
        </w:sectPr>
      </w:pPr>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3069" w:type="dxa"/>
        <w:tblCellMar>
          <w:left w:w="70" w:type="dxa"/>
          <w:right w:w="70" w:type="dxa"/>
        </w:tblCellMar>
        <w:tblLook w:val="04A0" w:firstRow="1" w:lastRow="0" w:firstColumn="1" w:lastColumn="0" w:noHBand="0" w:noVBand="1"/>
      </w:tblPr>
      <w:tblGrid>
        <w:gridCol w:w="1661"/>
        <w:gridCol w:w="2958"/>
        <w:gridCol w:w="4219"/>
        <w:gridCol w:w="4231"/>
      </w:tblGrid>
      <w:tr w:rsidR="00C630DC" w:rsidRPr="00C41819" w14:paraId="0058DDE5" w14:textId="77777777" w:rsidTr="00D0120D">
        <w:trPr>
          <w:trHeight w:val="300"/>
        </w:trPr>
        <w:tc>
          <w:tcPr>
            <w:tcW w:w="1560"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2976"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266"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267"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D0120D">
        <w:trPr>
          <w:trHeight w:val="900"/>
        </w:trPr>
        <w:tc>
          <w:tcPr>
            <w:tcW w:w="1560"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2976"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266"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D0120D">
        <w:trPr>
          <w:trHeight w:val="600"/>
        </w:trPr>
        <w:tc>
          <w:tcPr>
            <w:tcW w:w="1560" w:type="dxa"/>
            <w:vMerge/>
            <w:tcBorders>
              <w:top w:val="nil"/>
              <w:left w:val="nil"/>
              <w:bottom w:val="nil"/>
              <w:right w:val="nil"/>
            </w:tcBorders>
            <w:vAlign w:val="center"/>
            <w:hideMark/>
          </w:tcPr>
          <w:p w14:paraId="424D702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FD58FE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proofErr w:type="spellStart"/>
            <w:r w:rsidRPr="00C41819">
              <w:rPr>
                <w:rFonts w:eastAsia="Times New Roman" w:cs="Arial"/>
                <w:color w:val="000000"/>
                <w:kern w:val="0"/>
                <w:sz w:val="20"/>
                <w:szCs w:val="20"/>
                <w:lang w:eastAsia="pt-BR"/>
                <w14:ligatures w14:val="none"/>
              </w:rPr>
              <w:t>postuais</w:t>
            </w:r>
            <w:proofErr w:type="spellEnd"/>
            <w:r w:rsidRPr="00C41819">
              <w:rPr>
                <w:rFonts w:eastAsia="Times New Roman" w:cs="Arial"/>
                <w:color w:val="000000"/>
                <w:kern w:val="0"/>
                <w:sz w:val="20"/>
                <w:szCs w:val="20"/>
                <w:lang w:eastAsia="pt-BR"/>
                <w14:ligatures w14:val="none"/>
              </w:rPr>
              <w:t xml:space="preserve"> mais comuns e seu modo de execução</w:t>
            </w:r>
          </w:p>
        </w:tc>
        <w:tc>
          <w:tcPr>
            <w:tcW w:w="4266" w:type="dxa"/>
            <w:tcBorders>
              <w:top w:val="nil"/>
              <w:left w:val="nil"/>
              <w:bottom w:val="nil"/>
              <w:right w:val="nil"/>
            </w:tcBorders>
            <w:shd w:val="clear" w:color="auto" w:fill="auto"/>
            <w:vAlign w:val="center"/>
            <w:hideMark/>
          </w:tcPr>
          <w:p w14:paraId="2EFE0F5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nil"/>
              <w:right w:val="nil"/>
            </w:tcBorders>
            <w:shd w:val="clear" w:color="auto" w:fill="auto"/>
            <w:vAlign w:val="center"/>
            <w:hideMark/>
          </w:tcPr>
          <w:p w14:paraId="639F83E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D0120D">
        <w:trPr>
          <w:trHeight w:val="600"/>
        </w:trPr>
        <w:tc>
          <w:tcPr>
            <w:tcW w:w="1560" w:type="dxa"/>
            <w:vMerge/>
            <w:tcBorders>
              <w:top w:val="nil"/>
              <w:left w:val="nil"/>
              <w:bottom w:val="nil"/>
              <w:right w:val="nil"/>
            </w:tcBorders>
            <w:vAlign w:val="center"/>
            <w:hideMark/>
          </w:tcPr>
          <w:p w14:paraId="62C4AA0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DBB26E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266" w:type="dxa"/>
            <w:tcBorders>
              <w:top w:val="nil"/>
              <w:left w:val="nil"/>
              <w:bottom w:val="nil"/>
              <w:right w:val="nil"/>
            </w:tcBorders>
            <w:shd w:val="clear" w:color="auto" w:fill="auto"/>
            <w:vAlign w:val="center"/>
            <w:hideMark/>
          </w:tcPr>
          <w:p w14:paraId="7FD068B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nil"/>
              <w:right w:val="nil"/>
            </w:tcBorders>
            <w:shd w:val="clear" w:color="auto" w:fill="auto"/>
            <w:vAlign w:val="center"/>
            <w:hideMark/>
          </w:tcPr>
          <w:p w14:paraId="794F58C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D0120D">
        <w:trPr>
          <w:trHeight w:val="1200"/>
        </w:trPr>
        <w:tc>
          <w:tcPr>
            <w:tcW w:w="1560" w:type="dxa"/>
            <w:vMerge/>
            <w:tcBorders>
              <w:top w:val="nil"/>
              <w:left w:val="nil"/>
              <w:bottom w:val="nil"/>
              <w:right w:val="nil"/>
            </w:tcBorders>
            <w:vAlign w:val="center"/>
            <w:hideMark/>
          </w:tcPr>
          <w:p w14:paraId="26DD570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14607B3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5464A8E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8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267" w:type="dxa"/>
            <w:tcBorders>
              <w:top w:val="nil"/>
              <w:left w:val="nil"/>
              <w:bottom w:val="nil"/>
              <w:right w:val="nil"/>
            </w:tcBorders>
            <w:shd w:val="clear" w:color="auto" w:fill="auto"/>
            <w:vAlign w:val="center"/>
            <w:hideMark/>
          </w:tcPr>
          <w:p w14:paraId="34AF91C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D0120D">
        <w:trPr>
          <w:trHeight w:val="600"/>
        </w:trPr>
        <w:tc>
          <w:tcPr>
            <w:tcW w:w="1560" w:type="dxa"/>
            <w:vMerge/>
            <w:tcBorders>
              <w:top w:val="nil"/>
              <w:left w:val="nil"/>
              <w:bottom w:val="nil"/>
              <w:right w:val="nil"/>
            </w:tcBorders>
            <w:vAlign w:val="center"/>
            <w:hideMark/>
          </w:tcPr>
          <w:p w14:paraId="04E7617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3B92466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266" w:type="dxa"/>
            <w:tcBorders>
              <w:top w:val="nil"/>
              <w:left w:val="nil"/>
              <w:bottom w:val="nil"/>
              <w:right w:val="nil"/>
            </w:tcBorders>
            <w:shd w:val="clear" w:color="auto" w:fill="auto"/>
            <w:vAlign w:val="center"/>
            <w:hideMark/>
          </w:tcPr>
          <w:p w14:paraId="75A3BE2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267" w:type="dxa"/>
            <w:tcBorders>
              <w:top w:val="nil"/>
              <w:left w:val="nil"/>
              <w:bottom w:val="nil"/>
              <w:right w:val="nil"/>
            </w:tcBorders>
            <w:shd w:val="clear" w:color="auto" w:fill="auto"/>
            <w:vAlign w:val="center"/>
            <w:hideMark/>
          </w:tcPr>
          <w:p w14:paraId="25C2A4C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D0120D">
        <w:trPr>
          <w:trHeight w:val="900"/>
        </w:trPr>
        <w:tc>
          <w:tcPr>
            <w:tcW w:w="1560" w:type="dxa"/>
            <w:vMerge/>
            <w:tcBorders>
              <w:top w:val="nil"/>
              <w:left w:val="nil"/>
              <w:bottom w:val="nil"/>
              <w:right w:val="nil"/>
            </w:tcBorders>
            <w:vAlign w:val="center"/>
            <w:hideMark/>
          </w:tcPr>
          <w:p w14:paraId="5C63F24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0152B35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266" w:type="dxa"/>
            <w:tcBorders>
              <w:top w:val="nil"/>
              <w:left w:val="nil"/>
              <w:bottom w:val="nil"/>
              <w:right w:val="nil"/>
            </w:tcBorders>
            <w:shd w:val="clear" w:color="auto" w:fill="auto"/>
            <w:vAlign w:val="center"/>
            <w:hideMark/>
          </w:tcPr>
          <w:p w14:paraId="5CB5C0E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267" w:type="dxa"/>
            <w:tcBorders>
              <w:top w:val="nil"/>
              <w:left w:val="nil"/>
              <w:bottom w:val="nil"/>
              <w:right w:val="nil"/>
            </w:tcBorders>
            <w:shd w:val="clear" w:color="auto" w:fill="auto"/>
            <w:vAlign w:val="center"/>
            <w:hideMark/>
          </w:tcPr>
          <w:p w14:paraId="43B64AA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D0120D">
        <w:trPr>
          <w:trHeight w:val="600"/>
        </w:trPr>
        <w:tc>
          <w:tcPr>
            <w:tcW w:w="1560" w:type="dxa"/>
            <w:vMerge/>
            <w:tcBorders>
              <w:top w:val="nil"/>
              <w:left w:val="nil"/>
              <w:bottom w:val="single" w:sz="4" w:space="0" w:color="auto"/>
              <w:right w:val="nil"/>
            </w:tcBorders>
            <w:vAlign w:val="center"/>
            <w:hideMark/>
          </w:tcPr>
          <w:p w14:paraId="79D696D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267"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D0120D">
        <w:trPr>
          <w:trHeight w:val="1200"/>
        </w:trPr>
        <w:tc>
          <w:tcPr>
            <w:tcW w:w="1560"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2976"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266"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267"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w:t>
            </w:r>
            <w:proofErr w:type="gramStart"/>
            <w:r w:rsidRPr="00C41819">
              <w:rPr>
                <w:rFonts w:eastAsia="Times New Roman" w:cs="Arial"/>
                <w:color w:val="000000"/>
                <w:kern w:val="0"/>
                <w:sz w:val="20"/>
                <w:szCs w:val="20"/>
                <w:lang w:eastAsia="pt-BR"/>
                <w14:ligatures w14:val="none"/>
              </w:rPr>
              <w:t>0,905 ;χ</w:t>
            </w:r>
            <w:proofErr w:type="gramEnd"/>
            <w:r w:rsidRPr="00C41819">
              <w:rPr>
                <w:rFonts w:eastAsia="Times New Roman" w:cs="Arial"/>
                <w:color w:val="000000"/>
                <w:kern w:val="0"/>
                <w:sz w:val="20"/>
                <w:szCs w:val="20"/>
                <w:lang w:eastAsia="pt-BR"/>
                <w14:ligatures w14:val="none"/>
              </w:rPr>
              <w:t>²=47,15 , p=0,001), pegar objeto do chão  (%C 98,3%; κ=0,962 ;χ²=53,78 , p=0,001), sentar para escrever (%C 93,1%; κ=0,737 ;χ²=31,51 , p=0,001) e usar o computador (%C 84,5%; κ=0,483 ;χ²=14,757 , p=0,01).</w:t>
            </w:r>
          </w:p>
        </w:tc>
      </w:tr>
      <w:tr w:rsidR="00C630DC" w:rsidRPr="00C41819" w14:paraId="1761DD50" w14:textId="77777777" w:rsidTr="00D0120D">
        <w:trPr>
          <w:trHeight w:val="900"/>
        </w:trPr>
        <w:tc>
          <w:tcPr>
            <w:tcW w:w="1560"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2976"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266"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D0120D">
        <w:trPr>
          <w:trHeight w:val="900"/>
        </w:trPr>
        <w:tc>
          <w:tcPr>
            <w:tcW w:w="1560" w:type="dxa"/>
            <w:vMerge w:val="restart"/>
            <w:tcBorders>
              <w:top w:val="single" w:sz="4" w:space="0" w:color="auto"/>
              <w:left w:val="nil"/>
              <w:bottom w:val="single" w:sz="4" w:space="0" w:color="auto"/>
              <w:right w:val="nil"/>
            </w:tcBorders>
            <w:shd w:val="clear" w:color="auto" w:fill="auto"/>
            <w:vAlign w:val="center"/>
            <w:hideMark/>
          </w:tcPr>
          <w:p w14:paraId="2074028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Candotti et al. (2018)</w:t>
            </w:r>
          </w:p>
        </w:tc>
        <w:tc>
          <w:tcPr>
            <w:tcW w:w="2976"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266"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D0120D">
        <w:trPr>
          <w:trHeight w:val="1200"/>
        </w:trPr>
        <w:tc>
          <w:tcPr>
            <w:tcW w:w="1560" w:type="dxa"/>
            <w:vMerge/>
            <w:tcBorders>
              <w:top w:val="nil"/>
              <w:left w:val="nil"/>
              <w:bottom w:val="single" w:sz="4" w:space="0" w:color="auto"/>
              <w:right w:val="nil"/>
            </w:tcBorders>
            <w:vAlign w:val="center"/>
            <w:hideMark/>
          </w:tcPr>
          <w:p w14:paraId="29B6BA0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620A657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43E393C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267" w:type="dxa"/>
            <w:tcBorders>
              <w:top w:val="nil"/>
              <w:left w:val="nil"/>
              <w:bottom w:val="nil"/>
              <w:right w:val="nil"/>
            </w:tcBorders>
            <w:shd w:val="clear" w:color="auto" w:fill="auto"/>
            <w:vAlign w:val="center"/>
            <w:hideMark/>
          </w:tcPr>
          <w:p w14:paraId="0CA8CAF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D0120D">
        <w:trPr>
          <w:trHeight w:val="600"/>
        </w:trPr>
        <w:tc>
          <w:tcPr>
            <w:tcW w:w="1560" w:type="dxa"/>
            <w:vMerge/>
            <w:tcBorders>
              <w:top w:val="nil"/>
              <w:left w:val="nil"/>
              <w:bottom w:val="single" w:sz="4" w:space="0" w:color="auto"/>
              <w:right w:val="nil"/>
            </w:tcBorders>
            <w:vAlign w:val="center"/>
            <w:hideMark/>
          </w:tcPr>
          <w:p w14:paraId="373257D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161780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266" w:type="dxa"/>
            <w:tcBorders>
              <w:top w:val="nil"/>
              <w:left w:val="nil"/>
              <w:bottom w:val="nil"/>
              <w:right w:val="nil"/>
            </w:tcBorders>
            <w:shd w:val="clear" w:color="auto" w:fill="auto"/>
            <w:vAlign w:val="center"/>
            <w:hideMark/>
          </w:tcPr>
          <w:p w14:paraId="3345731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267" w:type="dxa"/>
            <w:tcBorders>
              <w:top w:val="nil"/>
              <w:left w:val="nil"/>
              <w:bottom w:val="nil"/>
              <w:right w:val="nil"/>
            </w:tcBorders>
            <w:shd w:val="clear" w:color="auto" w:fill="auto"/>
            <w:vAlign w:val="center"/>
            <w:hideMark/>
          </w:tcPr>
          <w:p w14:paraId="0A5DF49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D0120D">
        <w:trPr>
          <w:trHeight w:val="600"/>
        </w:trPr>
        <w:tc>
          <w:tcPr>
            <w:tcW w:w="1560" w:type="dxa"/>
            <w:vMerge/>
            <w:tcBorders>
              <w:top w:val="nil"/>
              <w:left w:val="nil"/>
              <w:bottom w:val="single" w:sz="4" w:space="0" w:color="auto"/>
              <w:right w:val="nil"/>
            </w:tcBorders>
            <w:vAlign w:val="center"/>
            <w:hideMark/>
          </w:tcPr>
          <w:p w14:paraId="37BEC03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BE20D8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nil"/>
              <w:right w:val="nil"/>
            </w:tcBorders>
            <w:shd w:val="clear" w:color="auto" w:fill="auto"/>
            <w:vAlign w:val="center"/>
            <w:hideMark/>
          </w:tcPr>
          <w:p w14:paraId="1A2CAE7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267" w:type="dxa"/>
            <w:tcBorders>
              <w:top w:val="nil"/>
              <w:left w:val="nil"/>
              <w:bottom w:val="nil"/>
              <w:right w:val="nil"/>
            </w:tcBorders>
            <w:shd w:val="clear" w:color="auto" w:fill="auto"/>
            <w:vAlign w:val="center"/>
            <w:hideMark/>
          </w:tcPr>
          <w:p w14:paraId="3F2D98D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D0120D">
        <w:trPr>
          <w:trHeight w:val="900"/>
        </w:trPr>
        <w:tc>
          <w:tcPr>
            <w:tcW w:w="1560" w:type="dxa"/>
            <w:vMerge/>
            <w:tcBorders>
              <w:top w:val="nil"/>
              <w:left w:val="nil"/>
              <w:bottom w:val="single" w:sz="4" w:space="0" w:color="auto"/>
              <w:right w:val="nil"/>
            </w:tcBorders>
            <w:vAlign w:val="center"/>
            <w:hideMark/>
          </w:tcPr>
          <w:p w14:paraId="7FAF073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266"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D0120D">
        <w:trPr>
          <w:trHeight w:val="600"/>
        </w:trPr>
        <w:tc>
          <w:tcPr>
            <w:tcW w:w="1560" w:type="dxa"/>
            <w:vMerge w:val="restart"/>
            <w:tcBorders>
              <w:top w:val="single" w:sz="4" w:space="0" w:color="auto"/>
              <w:left w:val="nil"/>
              <w:right w:val="nil"/>
            </w:tcBorders>
            <w:shd w:val="clear" w:color="auto" w:fill="auto"/>
            <w:vAlign w:val="center"/>
            <w:hideMark/>
          </w:tcPr>
          <w:p w14:paraId="5DB1492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2976"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266"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D0120D">
            <w:pPr>
              <w:spacing w:line="240" w:lineRule="auto"/>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267"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D0120D">
        <w:trPr>
          <w:trHeight w:val="900"/>
        </w:trPr>
        <w:tc>
          <w:tcPr>
            <w:tcW w:w="1560" w:type="dxa"/>
            <w:vMerge/>
            <w:tcBorders>
              <w:top w:val="nil"/>
              <w:left w:val="nil"/>
              <w:right w:val="nil"/>
            </w:tcBorders>
            <w:vAlign w:val="center"/>
            <w:hideMark/>
          </w:tcPr>
          <w:p w14:paraId="31BF3C0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106E9C0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7E6591CF" w14:textId="77777777" w:rsidR="00C630DC" w:rsidRPr="00C41819" w:rsidRDefault="00C630DC" w:rsidP="00D0120D">
            <w:pPr>
              <w:spacing w:line="240" w:lineRule="auto"/>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267" w:type="dxa"/>
            <w:tcBorders>
              <w:top w:val="nil"/>
              <w:left w:val="nil"/>
              <w:bottom w:val="nil"/>
              <w:right w:val="nil"/>
            </w:tcBorders>
            <w:shd w:val="clear" w:color="auto" w:fill="auto"/>
            <w:vAlign w:val="center"/>
            <w:hideMark/>
          </w:tcPr>
          <w:p w14:paraId="1997B26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D0120D">
        <w:trPr>
          <w:trHeight w:val="600"/>
        </w:trPr>
        <w:tc>
          <w:tcPr>
            <w:tcW w:w="1560" w:type="dxa"/>
            <w:vMerge/>
            <w:tcBorders>
              <w:left w:val="nil"/>
              <w:right w:val="nil"/>
            </w:tcBorders>
            <w:vAlign w:val="center"/>
            <w:hideMark/>
          </w:tcPr>
          <w:p w14:paraId="0A818A9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6AF99A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266" w:type="dxa"/>
            <w:tcBorders>
              <w:top w:val="nil"/>
              <w:left w:val="nil"/>
              <w:bottom w:val="nil"/>
              <w:right w:val="nil"/>
            </w:tcBorders>
            <w:shd w:val="clear" w:color="auto" w:fill="auto"/>
            <w:vAlign w:val="center"/>
            <w:hideMark/>
          </w:tcPr>
          <w:p w14:paraId="39A675BC" w14:textId="77777777" w:rsidR="00C630DC" w:rsidRPr="00C41819" w:rsidRDefault="00C630DC" w:rsidP="00D0120D">
            <w:pPr>
              <w:spacing w:line="240" w:lineRule="auto"/>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267" w:type="dxa"/>
            <w:tcBorders>
              <w:top w:val="nil"/>
              <w:left w:val="nil"/>
              <w:bottom w:val="nil"/>
              <w:right w:val="nil"/>
            </w:tcBorders>
            <w:shd w:val="clear" w:color="auto" w:fill="auto"/>
            <w:vAlign w:val="center"/>
            <w:hideMark/>
          </w:tcPr>
          <w:p w14:paraId="41FF6D8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D0120D">
        <w:trPr>
          <w:trHeight w:val="600"/>
        </w:trPr>
        <w:tc>
          <w:tcPr>
            <w:tcW w:w="1560" w:type="dxa"/>
            <w:vMerge w:val="restart"/>
            <w:tcBorders>
              <w:left w:val="nil"/>
              <w:bottom w:val="single" w:sz="4" w:space="0" w:color="auto"/>
              <w:right w:val="nil"/>
            </w:tcBorders>
            <w:vAlign w:val="center"/>
            <w:hideMark/>
          </w:tcPr>
          <w:p w14:paraId="7E4607B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right w:val="nil"/>
            </w:tcBorders>
            <w:shd w:val="clear" w:color="auto" w:fill="auto"/>
            <w:vAlign w:val="center"/>
            <w:hideMark/>
          </w:tcPr>
          <w:p w14:paraId="5FA4120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266" w:type="dxa"/>
            <w:tcBorders>
              <w:top w:val="nil"/>
              <w:left w:val="nil"/>
              <w:right w:val="nil"/>
            </w:tcBorders>
            <w:shd w:val="clear" w:color="auto" w:fill="auto"/>
            <w:vAlign w:val="center"/>
            <w:hideMark/>
          </w:tcPr>
          <w:p w14:paraId="3453DF0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267" w:type="dxa"/>
            <w:tcBorders>
              <w:top w:val="nil"/>
              <w:left w:val="nil"/>
              <w:right w:val="nil"/>
            </w:tcBorders>
            <w:shd w:val="clear" w:color="auto" w:fill="auto"/>
            <w:vAlign w:val="center"/>
            <w:hideMark/>
          </w:tcPr>
          <w:p w14:paraId="109FAC2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D0120D">
        <w:trPr>
          <w:trHeight w:val="600"/>
        </w:trPr>
        <w:tc>
          <w:tcPr>
            <w:tcW w:w="1560" w:type="dxa"/>
            <w:vMerge/>
            <w:tcBorders>
              <w:top w:val="nil"/>
              <w:left w:val="nil"/>
              <w:bottom w:val="single" w:sz="4" w:space="0" w:color="auto"/>
              <w:right w:val="nil"/>
            </w:tcBorders>
            <w:vAlign w:val="center"/>
            <w:hideMark/>
          </w:tcPr>
          <w:p w14:paraId="0E16342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04DB64D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266" w:type="dxa"/>
            <w:tcBorders>
              <w:top w:val="nil"/>
              <w:left w:val="nil"/>
              <w:bottom w:val="nil"/>
              <w:right w:val="nil"/>
            </w:tcBorders>
            <w:shd w:val="clear" w:color="auto" w:fill="auto"/>
            <w:vAlign w:val="center"/>
            <w:hideMark/>
          </w:tcPr>
          <w:p w14:paraId="6FB8F13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267" w:type="dxa"/>
            <w:tcBorders>
              <w:top w:val="nil"/>
              <w:left w:val="nil"/>
              <w:bottom w:val="nil"/>
              <w:right w:val="nil"/>
            </w:tcBorders>
            <w:shd w:val="clear" w:color="auto" w:fill="auto"/>
            <w:vAlign w:val="center"/>
            <w:hideMark/>
          </w:tcPr>
          <w:p w14:paraId="250B762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D0120D">
        <w:trPr>
          <w:trHeight w:val="900"/>
        </w:trPr>
        <w:tc>
          <w:tcPr>
            <w:tcW w:w="1560" w:type="dxa"/>
            <w:vMerge/>
            <w:tcBorders>
              <w:top w:val="nil"/>
              <w:left w:val="nil"/>
              <w:bottom w:val="single" w:sz="4" w:space="0" w:color="auto"/>
              <w:right w:val="nil"/>
            </w:tcBorders>
            <w:vAlign w:val="center"/>
            <w:hideMark/>
          </w:tcPr>
          <w:p w14:paraId="660F922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7E66441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266" w:type="dxa"/>
            <w:tcBorders>
              <w:top w:val="nil"/>
              <w:left w:val="nil"/>
              <w:bottom w:val="nil"/>
              <w:right w:val="nil"/>
            </w:tcBorders>
            <w:shd w:val="clear" w:color="auto" w:fill="auto"/>
            <w:vAlign w:val="center"/>
            <w:hideMark/>
          </w:tcPr>
          <w:p w14:paraId="3450395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267" w:type="dxa"/>
            <w:tcBorders>
              <w:top w:val="nil"/>
              <w:left w:val="nil"/>
              <w:bottom w:val="nil"/>
              <w:right w:val="nil"/>
            </w:tcBorders>
            <w:shd w:val="clear" w:color="auto" w:fill="auto"/>
            <w:vAlign w:val="center"/>
            <w:hideMark/>
          </w:tcPr>
          <w:p w14:paraId="04B3D38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D0120D">
        <w:trPr>
          <w:trHeight w:val="600"/>
        </w:trPr>
        <w:tc>
          <w:tcPr>
            <w:tcW w:w="1560" w:type="dxa"/>
            <w:vMerge/>
            <w:tcBorders>
              <w:top w:val="nil"/>
              <w:left w:val="nil"/>
              <w:bottom w:val="single" w:sz="4" w:space="0" w:color="auto"/>
              <w:right w:val="nil"/>
            </w:tcBorders>
            <w:vAlign w:val="center"/>
            <w:hideMark/>
          </w:tcPr>
          <w:p w14:paraId="48635FB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266"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267"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D0120D">
        <w:trPr>
          <w:trHeight w:val="900"/>
        </w:trPr>
        <w:tc>
          <w:tcPr>
            <w:tcW w:w="1560"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2976"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266"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D0120D">
        <w:trPr>
          <w:trHeight w:val="600"/>
        </w:trPr>
        <w:tc>
          <w:tcPr>
            <w:tcW w:w="1560" w:type="dxa"/>
            <w:vMerge/>
            <w:tcBorders>
              <w:top w:val="nil"/>
              <w:left w:val="nil"/>
              <w:bottom w:val="nil"/>
              <w:right w:val="nil"/>
            </w:tcBorders>
            <w:vAlign w:val="center"/>
            <w:hideMark/>
          </w:tcPr>
          <w:p w14:paraId="0A5DD70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4D0F25D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592CBF4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267" w:type="dxa"/>
            <w:tcBorders>
              <w:top w:val="nil"/>
              <w:left w:val="nil"/>
              <w:bottom w:val="nil"/>
              <w:right w:val="nil"/>
            </w:tcBorders>
            <w:shd w:val="clear" w:color="auto" w:fill="auto"/>
            <w:vAlign w:val="center"/>
            <w:hideMark/>
          </w:tcPr>
          <w:p w14:paraId="24B36D9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D0120D">
        <w:trPr>
          <w:trHeight w:val="600"/>
        </w:trPr>
        <w:tc>
          <w:tcPr>
            <w:tcW w:w="1560" w:type="dxa"/>
            <w:vMerge/>
            <w:tcBorders>
              <w:top w:val="nil"/>
              <w:left w:val="nil"/>
              <w:bottom w:val="nil"/>
              <w:right w:val="nil"/>
            </w:tcBorders>
            <w:vAlign w:val="center"/>
            <w:hideMark/>
          </w:tcPr>
          <w:p w14:paraId="3C5C926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46697C2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266" w:type="dxa"/>
            <w:tcBorders>
              <w:top w:val="nil"/>
              <w:left w:val="nil"/>
              <w:bottom w:val="nil"/>
              <w:right w:val="nil"/>
            </w:tcBorders>
            <w:shd w:val="clear" w:color="auto" w:fill="auto"/>
            <w:vAlign w:val="center"/>
            <w:hideMark/>
          </w:tcPr>
          <w:p w14:paraId="57CD560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267" w:type="dxa"/>
            <w:tcBorders>
              <w:top w:val="nil"/>
              <w:left w:val="nil"/>
              <w:bottom w:val="nil"/>
              <w:right w:val="nil"/>
            </w:tcBorders>
            <w:shd w:val="clear" w:color="auto" w:fill="auto"/>
            <w:vAlign w:val="center"/>
            <w:hideMark/>
          </w:tcPr>
          <w:p w14:paraId="7B6A7DF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D0120D">
        <w:trPr>
          <w:trHeight w:val="1200"/>
        </w:trPr>
        <w:tc>
          <w:tcPr>
            <w:tcW w:w="1560" w:type="dxa"/>
            <w:vMerge/>
            <w:tcBorders>
              <w:top w:val="nil"/>
              <w:left w:val="nil"/>
              <w:bottom w:val="nil"/>
              <w:right w:val="nil"/>
            </w:tcBorders>
            <w:vAlign w:val="center"/>
            <w:hideMark/>
          </w:tcPr>
          <w:p w14:paraId="591C2D3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8FEF3C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266" w:type="dxa"/>
            <w:tcBorders>
              <w:top w:val="nil"/>
              <w:left w:val="nil"/>
              <w:bottom w:val="nil"/>
              <w:right w:val="nil"/>
            </w:tcBorders>
            <w:shd w:val="clear" w:color="auto" w:fill="auto"/>
            <w:vAlign w:val="center"/>
            <w:hideMark/>
          </w:tcPr>
          <w:p w14:paraId="57DA71C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267" w:type="dxa"/>
            <w:tcBorders>
              <w:top w:val="nil"/>
              <w:left w:val="nil"/>
              <w:bottom w:val="nil"/>
              <w:right w:val="nil"/>
            </w:tcBorders>
            <w:shd w:val="clear" w:color="auto" w:fill="auto"/>
            <w:vAlign w:val="center"/>
            <w:hideMark/>
          </w:tcPr>
          <w:p w14:paraId="724CD03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w:t>
            </w:r>
            <w:proofErr w:type="gramStart"/>
            <w:r w:rsidRPr="00C41819">
              <w:rPr>
                <w:rFonts w:eastAsia="Times New Roman" w:cs="Arial"/>
                <w:color w:val="000000"/>
                <w:kern w:val="0"/>
                <w:sz w:val="20"/>
                <w:szCs w:val="20"/>
                <w:lang w:eastAsia="pt-BR"/>
                <w14:ligatures w14:val="none"/>
              </w:rPr>
              <w:t>total  satisfatória</w:t>
            </w:r>
            <w:proofErr w:type="gramEnd"/>
            <w:r w:rsidRPr="00C41819">
              <w:rPr>
                <w:rFonts w:eastAsia="Times New Roman" w:cs="Arial"/>
                <w:color w:val="000000"/>
                <w:kern w:val="0"/>
                <w:sz w:val="20"/>
                <w:szCs w:val="20"/>
                <w:lang w:eastAsia="pt-BR"/>
                <w14:ligatures w14:val="none"/>
              </w:rPr>
              <w:t>;</w:t>
            </w:r>
          </w:p>
        </w:tc>
      </w:tr>
      <w:tr w:rsidR="00C630DC" w:rsidRPr="00C41819" w14:paraId="15DE934A" w14:textId="77777777" w:rsidTr="00D0120D">
        <w:trPr>
          <w:trHeight w:val="600"/>
        </w:trPr>
        <w:tc>
          <w:tcPr>
            <w:tcW w:w="1560" w:type="dxa"/>
            <w:vMerge/>
            <w:tcBorders>
              <w:top w:val="nil"/>
              <w:left w:val="nil"/>
              <w:bottom w:val="nil"/>
              <w:right w:val="nil"/>
            </w:tcBorders>
            <w:vAlign w:val="center"/>
            <w:hideMark/>
          </w:tcPr>
          <w:p w14:paraId="5BE7CD5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66BE4C7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266" w:type="dxa"/>
            <w:tcBorders>
              <w:top w:val="nil"/>
              <w:left w:val="nil"/>
              <w:bottom w:val="nil"/>
              <w:right w:val="nil"/>
            </w:tcBorders>
            <w:shd w:val="clear" w:color="auto" w:fill="auto"/>
            <w:vAlign w:val="center"/>
            <w:hideMark/>
          </w:tcPr>
          <w:p w14:paraId="2D8754D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267" w:type="dxa"/>
            <w:tcBorders>
              <w:top w:val="nil"/>
              <w:left w:val="nil"/>
              <w:bottom w:val="nil"/>
              <w:right w:val="nil"/>
            </w:tcBorders>
            <w:shd w:val="clear" w:color="auto" w:fill="auto"/>
            <w:vAlign w:val="center"/>
            <w:hideMark/>
          </w:tcPr>
          <w:p w14:paraId="3BCF2C2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D0120D">
        <w:trPr>
          <w:trHeight w:val="900"/>
        </w:trPr>
        <w:tc>
          <w:tcPr>
            <w:tcW w:w="1560" w:type="dxa"/>
            <w:vMerge/>
            <w:tcBorders>
              <w:top w:val="nil"/>
              <w:left w:val="nil"/>
              <w:bottom w:val="single" w:sz="4" w:space="0" w:color="auto"/>
              <w:right w:val="nil"/>
            </w:tcBorders>
            <w:vAlign w:val="center"/>
            <w:hideMark/>
          </w:tcPr>
          <w:p w14:paraId="16C548A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266"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267"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w:t>
            </w:r>
            <w:proofErr w:type="gramStart"/>
            <w:r w:rsidRPr="00C41819">
              <w:rPr>
                <w:rFonts w:eastAsia="Times New Roman" w:cs="Arial"/>
                <w:color w:val="000000"/>
                <w:kern w:val="0"/>
                <w:sz w:val="20"/>
                <w:szCs w:val="20"/>
                <w:lang w:eastAsia="pt-BR"/>
                <w14:ligatures w14:val="none"/>
              </w:rPr>
              <w:t>83,  EPM</w:t>
            </w:r>
            <w:proofErr w:type="gramEnd"/>
            <w:r w:rsidRPr="00C41819">
              <w:rPr>
                <w:rFonts w:eastAsia="Times New Roman" w:cs="Arial"/>
                <w:color w:val="000000"/>
                <w:kern w:val="0"/>
                <w:sz w:val="20"/>
                <w:szCs w:val="20"/>
                <w:lang w:eastAsia="pt-BR"/>
                <w14:ligatures w14:val="none"/>
              </w:rPr>
              <w:t xml:space="preserve"> entre 0,72 e 7,08 e MMD entre 1,99 e 19,62</w:t>
            </w:r>
          </w:p>
        </w:tc>
      </w:tr>
      <w:tr w:rsidR="00C630DC" w:rsidRPr="00C41819" w14:paraId="11AF7674" w14:textId="77777777" w:rsidTr="00D0120D">
        <w:trPr>
          <w:trHeight w:val="1500"/>
        </w:trPr>
        <w:tc>
          <w:tcPr>
            <w:tcW w:w="1560"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2976"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266"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267" w:type="dxa"/>
            <w:tcBorders>
              <w:top w:val="single" w:sz="4" w:space="0" w:color="auto"/>
              <w:left w:val="nil"/>
              <w:bottom w:val="nil"/>
              <w:right w:val="nil"/>
            </w:tcBorders>
            <w:shd w:val="clear" w:color="auto" w:fill="auto"/>
            <w:vAlign w:val="center"/>
            <w:hideMark/>
          </w:tcPr>
          <w:p w14:paraId="078B9A6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proofErr w:type="gramStart"/>
            <w:r w:rsidRPr="00C41819">
              <w:rPr>
                <w:rFonts w:eastAsia="Times New Roman" w:cs="Arial"/>
                <w:color w:val="000000"/>
                <w:kern w:val="0"/>
                <w:sz w:val="20"/>
                <w:szCs w:val="20"/>
                <w:lang w:eastAsia="pt-BR"/>
                <w14:ligatures w14:val="none"/>
              </w:rPr>
              <w:t>retraduzido  para</w:t>
            </w:r>
            <w:proofErr w:type="gramEnd"/>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D0120D">
        <w:trPr>
          <w:trHeight w:val="1200"/>
        </w:trPr>
        <w:tc>
          <w:tcPr>
            <w:tcW w:w="1560" w:type="dxa"/>
            <w:vMerge/>
            <w:tcBorders>
              <w:top w:val="nil"/>
              <w:left w:val="nil"/>
              <w:bottom w:val="nil"/>
              <w:right w:val="nil"/>
            </w:tcBorders>
            <w:vAlign w:val="center"/>
            <w:hideMark/>
          </w:tcPr>
          <w:p w14:paraId="135FFE7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64B2935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266" w:type="dxa"/>
            <w:tcBorders>
              <w:top w:val="nil"/>
              <w:left w:val="nil"/>
              <w:bottom w:val="nil"/>
              <w:right w:val="nil"/>
            </w:tcBorders>
            <w:shd w:val="clear" w:color="auto" w:fill="auto"/>
            <w:vAlign w:val="center"/>
            <w:hideMark/>
          </w:tcPr>
          <w:p w14:paraId="31CA741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267" w:type="dxa"/>
            <w:tcBorders>
              <w:top w:val="nil"/>
              <w:left w:val="nil"/>
              <w:bottom w:val="nil"/>
              <w:right w:val="nil"/>
            </w:tcBorders>
            <w:shd w:val="clear" w:color="auto" w:fill="auto"/>
            <w:vAlign w:val="center"/>
            <w:hideMark/>
          </w:tcPr>
          <w:p w14:paraId="3ED3DB1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D0120D">
        <w:trPr>
          <w:trHeight w:val="900"/>
        </w:trPr>
        <w:tc>
          <w:tcPr>
            <w:tcW w:w="1560" w:type="dxa"/>
            <w:vMerge/>
            <w:tcBorders>
              <w:top w:val="nil"/>
              <w:left w:val="nil"/>
              <w:bottom w:val="single" w:sz="4" w:space="0" w:color="auto"/>
              <w:right w:val="nil"/>
            </w:tcBorders>
            <w:vAlign w:val="center"/>
            <w:hideMark/>
          </w:tcPr>
          <w:p w14:paraId="79686BB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266"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267"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D0120D">
        <w:trPr>
          <w:trHeight w:val="1200"/>
        </w:trPr>
        <w:tc>
          <w:tcPr>
            <w:tcW w:w="1560"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osa et al. (2022)</w:t>
            </w:r>
          </w:p>
        </w:tc>
        <w:tc>
          <w:tcPr>
            <w:tcW w:w="2976"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266"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D0120D">
        <w:trPr>
          <w:trHeight w:val="1800"/>
        </w:trPr>
        <w:tc>
          <w:tcPr>
            <w:tcW w:w="1560" w:type="dxa"/>
            <w:vMerge/>
            <w:tcBorders>
              <w:top w:val="nil"/>
              <w:left w:val="nil"/>
              <w:bottom w:val="nil"/>
              <w:right w:val="nil"/>
            </w:tcBorders>
            <w:vAlign w:val="center"/>
            <w:hideMark/>
          </w:tcPr>
          <w:p w14:paraId="0F8ABDD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58A2958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704E8E5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267" w:type="dxa"/>
            <w:tcBorders>
              <w:top w:val="nil"/>
              <w:left w:val="nil"/>
              <w:bottom w:val="nil"/>
              <w:right w:val="nil"/>
            </w:tcBorders>
            <w:shd w:val="clear" w:color="auto" w:fill="auto"/>
            <w:vAlign w:val="center"/>
            <w:hideMark/>
          </w:tcPr>
          <w:p w14:paraId="10B791F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D0120D">
        <w:trPr>
          <w:trHeight w:val="1200"/>
        </w:trPr>
        <w:tc>
          <w:tcPr>
            <w:tcW w:w="1560" w:type="dxa"/>
            <w:vMerge/>
            <w:tcBorders>
              <w:top w:val="nil"/>
              <w:left w:val="nil"/>
              <w:bottom w:val="nil"/>
              <w:right w:val="nil"/>
            </w:tcBorders>
            <w:vAlign w:val="center"/>
            <w:hideMark/>
          </w:tcPr>
          <w:p w14:paraId="1C91135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04A0F11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266" w:type="dxa"/>
            <w:tcBorders>
              <w:top w:val="nil"/>
              <w:left w:val="nil"/>
              <w:bottom w:val="nil"/>
              <w:right w:val="nil"/>
            </w:tcBorders>
            <w:shd w:val="clear" w:color="auto" w:fill="auto"/>
            <w:vAlign w:val="center"/>
            <w:hideMark/>
          </w:tcPr>
          <w:p w14:paraId="2D4CCC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proofErr w:type="gramStart"/>
            <w:r w:rsidRPr="00C41819">
              <w:rPr>
                <w:rFonts w:eastAsia="Times New Roman" w:cs="Arial"/>
                <w:color w:val="000000"/>
                <w:kern w:val="0"/>
                <w:sz w:val="20"/>
                <w:szCs w:val="20"/>
                <w:lang w:eastAsia="pt-BR"/>
                <w14:ligatures w14:val="none"/>
              </w:rPr>
              <w:t>CCI(</w:t>
            </w:r>
            <w:proofErr w:type="gramEnd"/>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267" w:type="dxa"/>
            <w:tcBorders>
              <w:top w:val="nil"/>
              <w:left w:val="nil"/>
              <w:bottom w:val="nil"/>
              <w:right w:val="nil"/>
            </w:tcBorders>
            <w:shd w:val="clear" w:color="auto" w:fill="auto"/>
            <w:vAlign w:val="center"/>
            <w:hideMark/>
          </w:tcPr>
          <w:p w14:paraId="7651147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D0120D">
        <w:trPr>
          <w:trHeight w:val="300"/>
        </w:trPr>
        <w:tc>
          <w:tcPr>
            <w:tcW w:w="1560" w:type="dxa"/>
            <w:vMerge/>
            <w:tcBorders>
              <w:top w:val="nil"/>
              <w:left w:val="nil"/>
              <w:bottom w:val="single" w:sz="4" w:space="0" w:color="auto"/>
              <w:right w:val="nil"/>
            </w:tcBorders>
            <w:vAlign w:val="center"/>
            <w:hideMark/>
          </w:tcPr>
          <w:p w14:paraId="36E862A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D0120D">
        <w:trPr>
          <w:trHeight w:val="1800"/>
        </w:trPr>
        <w:tc>
          <w:tcPr>
            <w:tcW w:w="1560"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2976"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266"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D0120D">
        <w:trPr>
          <w:trHeight w:val="1500"/>
        </w:trPr>
        <w:tc>
          <w:tcPr>
            <w:tcW w:w="1560" w:type="dxa"/>
            <w:vMerge/>
            <w:tcBorders>
              <w:top w:val="nil"/>
              <w:left w:val="nil"/>
              <w:bottom w:val="nil"/>
              <w:right w:val="nil"/>
            </w:tcBorders>
            <w:vAlign w:val="center"/>
            <w:hideMark/>
          </w:tcPr>
          <w:p w14:paraId="62C4EE3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37F3A7D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1979F61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267" w:type="dxa"/>
            <w:tcBorders>
              <w:top w:val="nil"/>
              <w:left w:val="nil"/>
              <w:bottom w:val="nil"/>
              <w:right w:val="nil"/>
            </w:tcBorders>
            <w:shd w:val="clear" w:color="auto" w:fill="auto"/>
            <w:vAlign w:val="center"/>
            <w:hideMark/>
          </w:tcPr>
          <w:p w14:paraId="76E278D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D0120D">
        <w:trPr>
          <w:trHeight w:val="1200"/>
        </w:trPr>
        <w:tc>
          <w:tcPr>
            <w:tcW w:w="1560" w:type="dxa"/>
            <w:vMerge/>
            <w:tcBorders>
              <w:top w:val="nil"/>
              <w:left w:val="nil"/>
              <w:bottom w:val="nil"/>
              <w:right w:val="nil"/>
            </w:tcBorders>
            <w:vAlign w:val="center"/>
            <w:hideMark/>
          </w:tcPr>
          <w:p w14:paraId="1B7E824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5F5808D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266" w:type="dxa"/>
            <w:tcBorders>
              <w:top w:val="nil"/>
              <w:left w:val="nil"/>
              <w:bottom w:val="nil"/>
              <w:right w:val="nil"/>
            </w:tcBorders>
            <w:shd w:val="clear" w:color="auto" w:fill="auto"/>
            <w:vAlign w:val="center"/>
            <w:hideMark/>
          </w:tcPr>
          <w:p w14:paraId="4F57613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267" w:type="dxa"/>
            <w:tcBorders>
              <w:top w:val="nil"/>
              <w:left w:val="nil"/>
              <w:bottom w:val="nil"/>
              <w:right w:val="nil"/>
            </w:tcBorders>
            <w:shd w:val="clear" w:color="auto" w:fill="auto"/>
            <w:vAlign w:val="center"/>
            <w:hideMark/>
          </w:tcPr>
          <w:p w14:paraId="663A522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D0120D">
        <w:trPr>
          <w:trHeight w:val="300"/>
        </w:trPr>
        <w:tc>
          <w:tcPr>
            <w:tcW w:w="1560" w:type="dxa"/>
            <w:vMerge/>
            <w:tcBorders>
              <w:top w:val="nil"/>
              <w:left w:val="nil"/>
              <w:bottom w:val="single" w:sz="4" w:space="0" w:color="auto"/>
              <w:right w:val="nil"/>
            </w:tcBorders>
            <w:vAlign w:val="center"/>
            <w:hideMark/>
          </w:tcPr>
          <w:p w14:paraId="3719B01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D0120D">
        <w:trPr>
          <w:trHeight w:val="1800"/>
        </w:trPr>
        <w:tc>
          <w:tcPr>
            <w:tcW w:w="1560"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2976"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266"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267"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D0120D">
        <w:trPr>
          <w:trHeight w:val="600"/>
        </w:trPr>
        <w:tc>
          <w:tcPr>
            <w:tcW w:w="1560"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32D3AE7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266" w:type="dxa"/>
            <w:tcBorders>
              <w:top w:val="nil"/>
              <w:left w:val="nil"/>
              <w:bottom w:val="nil"/>
              <w:right w:val="nil"/>
            </w:tcBorders>
            <w:shd w:val="clear" w:color="auto" w:fill="auto"/>
            <w:vAlign w:val="center"/>
            <w:hideMark/>
          </w:tcPr>
          <w:p w14:paraId="7DD83C4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267" w:type="dxa"/>
            <w:tcBorders>
              <w:top w:val="nil"/>
              <w:left w:val="nil"/>
              <w:bottom w:val="nil"/>
              <w:right w:val="nil"/>
            </w:tcBorders>
            <w:shd w:val="clear" w:color="auto" w:fill="auto"/>
            <w:vAlign w:val="center"/>
            <w:hideMark/>
          </w:tcPr>
          <w:p w14:paraId="6B8C78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D0120D">
        <w:trPr>
          <w:trHeight w:val="1500"/>
        </w:trPr>
        <w:tc>
          <w:tcPr>
            <w:tcW w:w="1560"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266"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267"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C630DC">
            <w:pPr>
              <w:keepNext/>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3" w:name="_Ref198035055"/>
      <w:bookmarkStart w:id="4" w:name="_Ref198035051"/>
      <w:r>
        <w:t xml:space="preserve">Tabela </w:t>
      </w:r>
      <w:r>
        <w:fldChar w:fldCharType="begin"/>
      </w:r>
      <w:r>
        <w:instrText xml:space="preserve"> SEQ Tabela \* ARABIC </w:instrText>
      </w:r>
      <w:r>
        <w:fldChar w:fldCharType="separate"/>
      </w:r>
      <w:r>
        <w:rPr>
          <w:noProof/>
        </w:rPr>
        <w:t>1</w:t>
      </w:r>
      <w:r>
        <w:fldChar w:fldCharType="end"/>
      </w:r>
      <w:bookmarkEnd w:id="3"/>
      <w:r>
        <w:t xml:space="preserve"> – </w:t>
      </w:r>
      <w:r w:rsidRPr="007C0164">
        <w:t>Fontes</w:t>
      </w:r>
      <w:r>
        <w:t xml:space="preserve"> incluídas na revisão</w:t>
      </w:r>
      <w:bookmarkEnd w:id="4"/>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0472724F" w14:textId="77777777" w:rsidR="003261A1" w:rsidRDefault="003261A1" w:rsidP="003261A1">
      <w:pPr>
        <w:pStyle w:val="Legenda"/>
      </w:pPr>
      <w:bookmarkStart w:id="5" w:name="_Ref197634909"/>
      <w:bookmarkStart w:id="6" w:name="_Ref197941347"/>
      <w:r>
        <w:t xml:space="preserve">Figura </w:t>
      </w:r>
      <w:r>
        <w:fldChar w:fldCharType="begin"/>
      </w:r>
      <w:r>
        <w:instrText xml:space="preserve"> SEQ Figura \* ARABIC </w:instrText>
      </w:r>
      <w:r>
        <w:fldChar w:fldCharType="separate"/>
      </w:r>
      <w:r>
        <w:rPr>
          <w:noProof/>
        </w:rPr>
        <w:t>2</w:t>
      </w:r>
      <w:r>
        <w:rPr>
          <w:noProof/>
        </w:rPr>
        <w:fldChar w:fldCharType="end"/>
      </w:r>
      <w:bookmarkEnd w:id="5"/>
      <w:r>
        <w:t xml:space="preserve"> - </w:t>
      </w:r>
      <w:r w:rsidRPr="00EE7692">
        <w:t>Linha do tempo do BackPEI.</w:t>
      </w:r>
      <w:bookmarkEnd w:id="6"/>
    </w:p>
    <w:p w14:paraId="3C06DBA3" w14:textId="77777777" w:rsidR="000366F3" w:rsidRDefault="00B604AE" w:rsidP="003261A1">
      <w:pPr>
        <w:keepNext/>
        <w:ind w:firstLine="0"/>
      </w:pPr>
      <w:r>
        <w:rPr>
          <w:noProof/>
        </w:rPr>
        <w:lastRenderedPageBreak/>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103F1AC1" w14:textId="77777777"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w:t>
      </w:r>
      <w:r>
        <w:lastRenderedPageBreak/>
        <w:t xml:space="preserve">contato com os autores solicitando o questionário utilizado na pesquisa e fizemos uma busca 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7777777"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Gençbaş; Bebiş, 2019; Gökşen; Kocaman; Yıldırım, 2023; Miñana-Signes </w:t>
      </w:r>
      <w:r w:rsidRPr="00CB4C14">
        <w:rPr>
          <w:rFonts w:cs="Arial"/>
          <w:i/>
          <w:iCs/>
          <w:kern w:val="0"/>
        </w:rPr>
        <w:t>et al.</w:t>
      </w:r>
      <w:r w:rsidRPr="00CB4C14">
        <w:rPr>
          <w:rFonts w:cs="Arial"/>
          <w:kern w:val="0"/>
        </w:rPr>
        <w:t xml:space="preserve">, 2021; Noll </w:t>
      </w:r>
      <w:r w:rsidRPr="00CB4C14">
        <w:rPr>
          <w:rFonts w:cs="Arial"/>
          <w:i/>
          <w:iCs/>
          <w:kern w:val="0"/>
        </w:rPr>
        <w:t>et al.</w:t>
      </w:r>
      <w:r w:rsidRPr="00CB4C14">
        <w:rPr>
          <w:rFonts w:cs="Arial"/>
          <w:kern w:val="0"/>
        </w:rPr>
        <w:t>, 2013a)</w:t>
      </w:r>
      <w:r>
        <w:fldChar w:fldCharType="end"/>
      </w:r>
      <w:r>
        <w:t xml:space="preserve"> e validade de conteúdo </w:t>
      </w:r>
      <w:r>
        <w:fldChar w:fldCharType="begin"/>
      </w:r>
      <w:r w:rsidR="008078BE">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validade de conteúdo aplicada no BackPEI difere da aplicada ao BABAQ, pois parece </w:t>
      </w:r>
      <w:r>
        <w:lastRenderedPageBreak/>
        <w:t>estar mais voltada para aspectos operacionais do questionário como o uso de fotografias e a redação dos itens.</w:t>
      </w:r>
    </w:p>
    <w:p w14:paraId="770DDDDE" w14:textId="39675E28"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ntre as aplicações e outras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CCI)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Akbari-Chehrehbargh; Tavafian;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CCI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xml:space="preserve">, </w:t>
      </w:r>
      <w:r w:rsidR="00F270EA" w:rsidRPr="00BA2D72">
        <w:rPr>
          <w:rFonts w:cs="Arial"/>
          <w:kern w:val="0"/>
        </w:rPr>
        <w:lastRenderedPageBreak/>
        <w:t>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xml:space="preserve">,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7C11D077"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7"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7"/>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lastRenderedPageBreak/>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Default="00650D4D" w:rsidP="00303144">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w:t>
      </w:r>
      <w:r>
        <w:lastRenderedPageBreak/>
        <w:t xml:space="preserve">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w:t>
      </w:r>
      <w:r w:rsidR="00D51B23">
        <w:lastRenderedPageBreak/>
        <w:t>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8"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8"/>
      <w:r>
        <w:t xml:space="preserve"> - Escala Visual Analógica da intensidade da dor</w:t>
      </w:r>
    </w:p>
    <w:p w14:paraId="713C37E9" w14:textId="7573D076" w:rsidR="00624152" w:rsidRDefault="000A02BA" w:rsidP="002C6992">
      <w:r>
        <w:t xml:space="preserve">Dado que existem diferentes versões do BackPEI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7"/>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8"/>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9"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9"/>
      <w:r>
        <w:t xml:space="preserve"> - Medição dos hábitos posturais através de fotografias</w:t>
      </w:r>
    </w:p>
    <w:p w14:paraId="3B810241" w14:textId="2E19CDFB"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498D19A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10"/>
      <w:r>
        <w:t xml:space="preserve">AVD </w:t>
      </w:r>
      <w:commentRangeEnd w:id="10"/>
      <w:r w:rsidR="00CF043C">
        <w:rPr>
          <w:rStyle w:val="Refdecomentrio"/>
        </w:rPr>
        <w:commentReference w:id="10"/>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 xml:space="preserve">os elementos gráficos (fotografias e design gráfico indicando a região referente a dor no pescoço e </w:t>
      </w:r>
      <w:r w:rsidR="00DA3FFE">
        <w:lastRenderedPageBreak/>
        <w:t>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1"/>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2"/>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3"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4" o:title=""/>
                </v:shape>
                <w10:anchorlock/>
              </v:group>
            </w:pict>
          </mc:Fallback>
        </mc:AlternateContent>
      </w:r>
    </w:p>
    <w:p w14:paraId="4D1A70B4" w14:textId="36FEE5BD" w:rsidR="00577186" w:rsidRDefault="00577186" w:rsidP="00577186">
      <w:pPr>
        <w:pStyle w:val="Legenda"/>
      </w:pPr>
      <w:bookmarkStart w:id="11" w:name="_Ref197785888"/>
      <w:bookmarkStart w:id="12" w:name="_Ref197785880"/>
      <w:r>
        <w:t xml:space="preserve">Figura </w:t>
      </w:r>
      <w:r>
        <w:fldChar w:fldCharType="begin"/>
      </w:r>
      <w:r>
        <w:instrText xml:space="preserve"> SEQ Figura \* ARABIC </w:instrText>
      </w:r>
      <w:r>
        <w:fldChar w:fldCharType="separate"/>
      </w:r>
      <w:r>
        <w:rPr>
          <w:noProof/>
        </w:rPr>
        <w:t>6</w:t>
      </w:r>
      <w:r>
        <w:fldChar w:fldCharType="end"/>
      </w:r>
      <w:bookmarkEnd w:id="11"/>
      <w:r>
        <w:t xml:space="preserve"> - D</w:t>
      </w:r>
      <w:r w:rsidRPr="00666E71">
        <w:t>esign gráfico para apoio aos itens relativos à dor</w:t>
      </w:r>
      <w:bookmarkEnd w:id="12"/>
    </w:p>
    <w:p w14:paraId="330B4725" w14:textId="77777777"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commentRangeStart w:id="13"/>
      <w:r>
        <w:t>DISCUSSÃO</w:t>
      </w:r>
      <w:commentRangeEnd w:id="13"/>
      <w:r w:rsidR="00BA2E67">
        <w:rPr>
          <w:rStyle w:val="Refdecomentrio"/>
          <w:rFonts w:eastAsiaTheme="minorHAnsi" w:cstheme="minorBidi"/>
          <w:b w:val="0"/>
          <w:caps w:val="0"/>
        </w:rPr>
        <w:commentReference w:id="13"/>
      </w:r>
    </w:p>
    <w:p w14:paraId="1C82E06B" w14:textId="77777777" w:rsidR="00083C3A" w:rsidRPr="00C17CFC" w:rsidRDefault="00083C3A" w:rsidP="00083C3A">
      <w:pPr>
        <w:rPr>
          <w:color w:val="FF0000"/>
        </w:rPr>
      </w:pPr>
      <w:r w:rsidRPr="00C17CFC">
        <w:rPr>
          <w:color w:val="FF0000"/>
        </w:rPr>
        <w:t>Avaliação científica dos elementos</w:t>
      </w:r>
    </w:p>
    <w:p w14:paraId="59EAB732" w14:textId="01B0660F" w:rsidR="00083C3A" w:rsidRDefault="000E316E" w:rsidP="00083C3A">
      <w:r>
        <w:t xml:space="preserve">A partir dos resultados percebemos uma valorização do que chamamos de avaliação científica dos elementos. Ou seja, verificar os elementos da estrutura epistemológica (caracterização, representação e procedimentos) utilizando métodos sistemáticos para a </w:t>
      </w:r>
      <w:r w:rsidR="00083C3A">
        <w:t>coleta de dados, análise e aval</w:t>
      </w:r>
      <w:r>
        <w:t xml:space="preserve">iação. </w:t>
      </w:r>
    </w:p>
    <w:p w14:paraId="65EA3720" w14:textId="46610BB9" w:rsidR="000E316E" w:rsidRDefault="000E316E" w:rsidP="000E316E">
      <w:r>
        <w:t xml:space="preserve">Esse tipo de avaliação não é uma necessidade da medição em si, mas parece relacionado as heurísticas próprias da ciência da saúde, e, portanto, da clinimetria. Por exemplo, entre as formas de se realizar a caracterização temos a definição </w:t>
      </w:r>
      <w:r w:rsidR="00081B10">
        <w:t xml:space="preserve">operacional, quando a caracterização é feita a partir dos próprios procedimentos do </w:t>
      </w:r>
      <w:r w:rsidR="00081B10">
        <w:lastRenderedPageBreak/>
        <w:t xml:space="preserve">sistema de medição (por exemplo, o IMC). </w:t>
      </w:r>
      <w:r w:rsidR="00E51579">
        <w:t>Outro modo é fazer a</w:t>
      </w:r>
      <w:r w:rsidR="00081B10">
        <w:t xml:space="preserve"> caracterização de forma implícita, através da relação do conceito com outros conceitos (como ocorre com a síndrome metabólica e a fragilidade). E</w:t>
      </w:r>
      <w:r w:rsidR="00E51579">
        <w:t xml:space="preserve"> também</w:t>
      </w:r>
      <w:r w:rsidR="00081B10">
        <w:t xml:space="preserve"> pode ser feita de modo </w:t>
      </w:r>
      <w:r>
        <w:t>explícit</w:t>
      </w:r>
      <w:r w:rsidR="00081B10">
        <w:t xml:space="preserve">o. </w:t>
      </w:r>
      <w:r w:rsidR="00081B10">
        <w:fldChar w:fldCharType="begin"/>
      </w:r>
      <w:r w:rsidR="00081B10">
        <w:instrText xml:space="preserve"> ADDIN ZOTERO_ITEM CSL_CITATION {"citationID":"Z00CnZOH","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081B10">
        <w:fldChar w:fldCharType="separate"/>
      </w:r>
      <w:r w:rsidR="00081B10" w:rsidRPr="00081B10">
        <w:rPr>
          <w:rFonts w:cs="Arial"/>
        </w:rPr>
        <w:t>(Bradburn; Cartwright; Fuller, 2016; Cartwright; Montuschi, 2018)</w:t>
      </w:r>
      <w:r w:rsidR="00081B10">
        <w:fldChar w:fldCharType="end"/>
      </w:r>
      <w:r w:rsidR="00081B10">
        <w:t>. Mesmo com a ciência produzindo seus conceitos a partir de métodos padronizados de coleta de dados, análise e avaliação isso não significa que esses conceitos, ao serem aplicados em um sistema de medição precisem, necessariamente, passar por um processo de avaliação científica da caracterização, por exemplo. O mesmo vale para a representação</w:t>
      </w:r>
      <w:r>
        <w:t xml:space="preserve"> </w:t>
      </w:r>
      <w:r w:rsidR="00081B10">
        <w:t>e procedimentos. Ainda assim</w:t>
      </w:r>
      <w:r w:rsidR="008C4DE6">
        <w:t>, todos os elementos passaram por alguma avaliação deste tipo por alguma fonte.</w:t>
      </w:r>
    </w:p>
    <w:p w14:paraId="0FDB1700" w14:textId="30FC968F" w:rsidR="00083C3A" w:rsidRPr="00083C3A" w:rsidRDefault="008C4DE6" w:rsidP="008C4DE6">
      <w:r>
        <w:t xml:space="preserve">Por exemplo, hábitos posturais é um conceito importante para o BackPEI, entretanto não é objetivamente caracterizado por nenhuma das fontes. Porém, é verificada a concordância da medição dos hábitos posturais com o sistema </w:t>
      </w:r>
      <w:proofErr w:type="spellStart"/>
      <w:r>
        <w:t>LADy</w:t>
      </w:r>
      <w:proofErr w:type="spellEnd"/>
      <w:r>
        <w:t xml:space="preserve"> </w:t>
      </w:r>
      <w:r>
        <w:fldChar w:fldCharType="begin"/>
      </w:r>
      <w:r>
        <w:instrText xml:space="preserve"> ADDIN ZOTERO_ITEM CSL_CITATION {"citationID":"5g0ACwy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8C4DE6">
        <w:rPr>
          <w:rFonts w:cs="Arial"/>
          <w:kern w:val="0"/>
        </w:rPr>
        <w:t xml:space="preserve">(Antoniolli </w:t>
      </w:r>
      <w:r w:rsidRPr="008C4DE6">
        <w:rPr>
          <w:rFonts w:cs="Arial"/>
          <w:i/>
          <w:iCs/>
          <w:kern w:val="0"/>
        </w:rPr>
        <w:t>et al.</w:t>
      </w:r>
      <w:r w:rsidRPr="008C4DE6">
        <w:rPr>
          <w:rFonts w:cs="Arial"/>
          <w:kern w:val="0"/>
        </w:rPr>
        <w:t>, 2015)</w:t>
      </w:r>
      <w:r>
        <w:fldChar w:fldCharType="end"/>
      </w:r>
      <w:r>
        <w:t>. Desta forma, parece ser importante para a clinimetria, apresentar métodos para essa avaliação científica da caracterização, representação e procedimentos. Para isso é importante saber a qual elemento cada um dos métodos empregados contempla.</w:t>
      </w:r>
      <w:r w:rsidR="00083C3A">
        <w:t xml:space="preserve"> </w:t>
      </w:r>
    </w:p>
    <w:p w14:paraId="20262092" w14:textId="541F1976" w:rsidR="001246B9" w:rsidRDefault="00C630DC" w:rsidP="00C630DC">
      <w:r>
        <w:t>Ness</w:t>
      </w:r>
      <w:r w:rsidR="005A620A">
        <w:t xml:space="preserve">a revisão encontrou-se uma diversidade de termos se referindo a um mesmo método de análise o que dificulta a compreensão da metodologia dos estudos e do propósito de cada método. </w:t>
      </w:r>
      <w:r w:rsidR="00161F96">
        <w:t xml:space="preserve">Este problema também foi identificado em outra revisão de escopo sobre métodos de avaliação dinâmica do ombro que encontrou também o uso de um mesmo termo se referindo a metodologias diferentes </w:t>
      </w:r>
      <w:r w:rsidR="00161F96">
        <w:fldChar w:fldCharType="begin"/>
      </w:r>
      <w:r w:rsidR="00161F96">
        <w:instrText xml:space="preserve"> ADDIN ZOTERO_ITEM CSL_CITATION {"citationID":"Z4hLyyvt","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161F96">
        <w:fldChar w:fldCharType="separate"/>
      </w:r>
      <w:r w:rsidR="00161F96" w:rsidRPr="00161F96">
        <w:rPr>
          <w:rFonts w:cs="Arial"/>
        </w:rPr>
        <w:t>(Beraldo; Silva; Candotti, 2022)</w:t>
      </w:r>
      <w:r w:rsidR="00161F96">
        <w:fldChar w:fldCharType="end"/>
      </w:r>
      <w:r w:rsidR="00161F96">
        <w:t xml:space="preserve">. Os autores indicaram que o uso de guias metodológicos voltados para a clinimetria poderiam auxiliar nesse sentido. Entre as fontes dessa revisão apenas uma relatou utilizar um guia deste tipo. Candotti et al. </w:t>
      </w:r>
      <w:r w:rsidR="00161F96">
        <w:fldChar w:fldCharType="begin"/>
      </w:r>
      <w:r w:rsidR="00161F96">
        <w:instrText xml:space="preserve"> ADDIN ZOTERO_ITEM CSL_CITATION {"citationID":"K8ABiGul","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161F96">
        <w:fldChar w:fldCharType="separate"/>
      </w:r>
      <w:r w:rsidR="00161F96" w:rsidRPr="00161F96">
        <w:rPr>
          <w:rFonts w:cs="Arial"/>
        </w:rPr>
        <w:t>(2023)</w:t>
      </w:r>
      <w:r w:rsidR="00161F96">
        <w:fldChar w:fldCharType="end"/>
      </w:r>
      <w:r w:rsidR="00161F96">
        <w:t xml:space="preserve"> informaram seguir o orientado pela iniciativa </w:t>
      </w:r>
      <w:r w:rsidR="001246B9">
        <w:t xml:space="preserve">COSMIN </w:t>
      </w:r>
      <w:r w:rsidR="00161F96">
        <w:fldChar w:fldCharType="begin"/>
      </w:r>
      <w:r w:rsidR="00161F96">
        <w:instrText xml:space="preserve"> ADDIN ZOTERO_ITEM CSL_CITATION {"citationID":"37SkWyJb","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161F96">
        <w:fldChar w:fldCharType="separate"/>
      </w:r>
      <w:r w:rsidR="00161F96" w:rsidRPr="00161F96">
        <w:rPr>
          <w:rFonts w:cs="Arial"/>
          <w:kern w:val="0"/>
        </w:rPr>
        <w:t xml:space="preserve">(Mokkink, Lidwine B </w:t>
      </w:r>
      <w:r w:rsidR="00161F96" w:rsidRPr="00161F96">
        <w:rPr>
          <w:rFonts w:cs="Arial"/>
          <w:i/>
          <w:iCs/>
          <w:kern w:val="0"/>
        </w:rPr>
        <w:t>et al.</w:t>
      </w:r>
      <w:r w:rsidR="00161F96" w:rsidRPr="00161F96">
        <w:rPr>
          <w:rFonts w:cs="Arial"/>
          <w:kern w:val="0"/>
        </w:rPr>
        <w:t>, 2010)</w:t>
      </w:r>
      <w:r w:rsidR="00161F96">
        <w:fldChar w:fldCharType="end"/>
      </w:r>
      <w:r w:rsidR="00161F96">
        <w:t xml:space="preserve">. </w:t>
      </w:r>
      <w:r w:rsidR="001246B9">
        <w:t xml:space="preserve">Entretanto, a COSMIN identifica parte da metodologia empregada pelas autoras como “erro de medição teste-reteste” que as autoras não reconhecem como uma metodologia específica além de não empregar o termo. </w:t>
      </w:r>
      <w:r w:rsidR="00FA105F">
        <w:t xml:space="preserve">E se Candotti e colaboradoras </w:t>
      </w:r>
      <w:r w:rsidR="00FA105F">
        <w:fldChar w:fldCharType="begin"/>
      </w:r>
      <w:r w:rsidR="00FA105F">
        <w:instrText xml:space="preserve"> ADDIN ZOTERO_ITEM CSL_CITATION {"citationID":"0rHtFMW4","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FA105F">
        <w:fldChar w:fldCharType="separate"/>
      </w:r>
      <w:r w:rsidR="00FA105F" w:rsidRPr="00FA105F">
        <w:rPr>
          <w:rFonts w:cs="Arial"/>
        </w:rPr>
        <w:t>(2023)</w:t>
      </w:r>
      <w:r w:rsidR="00FA105F">
        <w:fldChar w:fldCharType="end"/>
      </w:r>
      <w:r w:rsidR="00FA105F">
        <w:t xml:space="preserve"> tivessem adotado o estabelecido pela COSMIN a confusão se agravaria, pois seria a única fonte a empregar o termo “erro de medição teste-reteste” e a única a considera-la como uma metodologia distinta da “confiabilidade teste-reteste”.</w:t>
      </w:r>
    </w:p>
    <w:p w14:paraId="7986710B" w14:textId="77777777" w:rsidR="00123056" w:rsidRDefault="00FA105F" w:rsidP="00C630DC">
      <w:r>
        <w:lastRenderedPageBreak/>
        <w:t xml:space="preserve">Apesar disso, ao indicar uma referência, Candotti e colaboradoras </w:t>
      </w:r>
      <w:r>
        <w:fldChar w:fldCharType="begin"/>
      </w:r>
      <w:r>
        <w:instrText xml:space="preserve"> ADDIN ZOTERO_ITEM CSL_CITATION {"citationID":"WWv5aqsn","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FA105F">
        <w:rPr>
          <w:rFonts w:cs="Arial"/>
        </w:rPr>
        <w:t>(2023)</w:t>
      </w:r>
      <w:r>
        <w:fldChar w:fldCharType="end"/>
      </w:r>
      <w:r>
        <w:t xml:space="preserve"> permitem um esclarecimento sobre o propósito dos métodos empregados. Por exemplo, a COSMIN definia confiabilidade como </w:t>
      </w:r>
    </w:p>
    <w:p w14:paraId="1A696801" w14:textId="6F3FA9D9" w:rsidR="00FA105F" w:rsidRDefault="00FA105F" w:rsidP="00123056">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w:t>
      </w:r>
      <w:r w:rsidR="00123056" w:rsidRPr="00123056">
        <w:t xml:space="preserve"> </w:t>
      </w:r>
      <w:r w:rsidR="00123056" w:rsidRPr="00123056">
        <w:fldChar w:fldCharType="begin"/>
      </w:r>
      <w:r w:rsidR="00123056"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00123056" w:rsidRPr="00123056">
        <w:fldChar w:fldCharType="separate"/>
      </w:r>
      <w:r w:rsidR="00123056" w:rsidRPr="00123056">
        <w:t>(Mokkink, L B et al., 2010, p. 743)</w:t>
      </w:r>
      <w:r w:rsidR="00123056" w:rsidRPr="00123056">
        <w:fldChar w:fldCharType="end"/>
      </w:r>
      <w:r w:rsidR="00123056">
        <w:t>.</w:t>
      </w:r>
    </w:p>
    <w:p w14:paraId="6BC5E201" w14:textId="136F9298" w:rsidR="0035247E" w:rsidRDefault="00123056" w:rsidP="00123056">
      <w:r>
        <w:t xml:space="preserve">A partir dessa definição é possível estabelecer que </w:t>
      </w:r>
      <w:proofErr w:type="gramStart"/>
      <w:r>
        <w:t>os métodos empregados na confiabilidade teste</w:t>
      </w:r>
      <w:proofErr w:type="gramEnd"/>
      <w:r>
        <w:t xml:space="preserve">-reteste estão mais preocupados em avaliar a qualidade operacional do sistema de medição, entendendo que estão voltados aos procedimentos e não a caracterização ou a representação. </w:t>
      </w:r>
    </w:p>
    <w:p w14:paraId="1A642FF5" w14:textId="2707200F" w:rsidR="0035247E" w:rsidRDefault="0035247E" w:rsidP="0035247E">
      <w:r>
        <w:t>U</w:t>
      </w:r>
      <w:r w:rsidR="00123056">
        <w:t>ma forma de evitar essa confusão decorrente da diversidade de termos, metodologias e conceitos seria que os autores apresentassem definições para os termos empregados na metodologia ou fizessem referências a obras que trouxessem essas definições.</w:t>
      </w:r>
      <w:r>
        <w:t xml:space="preserve"> Permitindo saber exatamente o que o estudo está fazendo e o que pretende com isso.</w:t>
      </w:r>
    </w:p>
    <w:p w14:paraId="7243376B" w14:textId="16F4D01A" w:rsidR="0035247E" w:rsidRDefault="0035247E" w:rsidP="0035247E">
      <w:r>
        <w:t xml:space="preserve">Eventualmente um mesmo método, ou elementos deles, pode ser </w:t>
      </w:r>
      <w:r w:rsidR="00C72F85">
        <w:t>aplicado</w:t>
      </w:r>
      <w:r>
        <w:t xml:space="preserve"> com objetivos distintos. Por exemplo, o índice de </w:t>
      </w:r>
      <w:proofErr w:type="spellStart"/>
      <w:r>
        <w:t>kappa</w:t>
      </w:r>
      <w:proofErr w:type="spellEnd"/>
      <w:r>
        <w:t xml:space="preserve"> foi amplamente utilizado para avaliar os procedimentos através da confiabilidade teste-reteste. Entretanto, essa mesma análise estatística foi aplicada para avaliar a caracterização dos hábitos posturais através da concordância com o sistema </w:t>
      </w:r>
      <w:proofErr w:type="spellStart"/>
      <w:r>
        <w:t>LADy</w:t>
      </w:r>
      <w:proofErr w:type="spellEnd"/>
      <w:r>
        <w:t>.</w:t>
      </w:r>
    </w:p>
    <w:p w14:paraId="47FBE897" w14:textId="0FC0C0A7" w:rsidR="0035247E" w:rsidRDefault="0035247E" w:rsidP="0035247E">
      <w:r>
        <w:t xml:space="preserve">Outro caso é a validade de conteúdo, que demonstrou uma relação maior com os procedimentos nas pesquisas </w:t>
      </w:r>
      <w:proofErr w:type="spellStart"/>
      <w:r>
        <w:t>clinimétricas</w:t>
      </w:r>
      <w:proofErr w:type="spellEnd"/>
      <w:r>
        <w:t xml:space="preserve"> do BackPEI, mas, para o BABAQ esteve mais relacionada com a caracterização. Essa diferença se deve as perguntas realizadas ao painel de especialistas. Ao avaliar o BackPEI o painel era inquirido sobre aspectos operacionais como a clareza das perguntas</w:t>
      </w:r>
      <w:r w:rsidR="00C72F85">
        <w:t xml:space="preserve"> e</w:t>
      </w:r>
      <w:r>
        <w:t xml:space="preserve"> a adequação do uso de fotografias para </w:t>
      </w:r>
      <w:r w:rsidR="00C72F85">
        <w:t>avaliar hábitos posturais. Já o painel que avaliou o BABAQ foi questionado acerca da necessidade e relevância dos itens, visando reunir no questionário apenas itens que contribuíssem para a medição do comportamento de cuidado com as costas.</w:t>
      </w:r>
    </w:p>
    <w:p w14:paraId="7D6B4FC2" w14:textId="2568A55C" w:rsidR="00C72F85" w:rsidRDefault="00C72F85" w:rsidP="0035247E">
      <w:r>
        <w:t xml:space="preserve">Isso não significa que através da validade de conteúdo se avaliou apenas os procedimentos para o BackPEI e apenas a caracterização para o BABAQ, pois os especialistas poderiam apontar a irrelevância de algum item do BackPEI ou a ausência de um aspecto essencial para o questionário deste sistema de medição. Os métodos não foram desenvolvidos tendo em vista a estrutura epistemológica para </w:t>
      </w:r>
      <w:r>
        <w:lastRenderedPageBreak/>
        <w:t xml:space="preserve">medições, os pesquisadores buscam avaliar da forma mais ampla possíveis o sistema de medição desenvolvido e as vezes se avalia mais de um elemento de uma vez. Mas isso demostra que a validade de conteúdo, por exemplo, pode </w:t>
      </w:r>
      <w:r w:rsidR="0044530A">
        <w:t>avaliar elementos distintos a depender do que se pergunta ao painel de especialistas.</w:t>
      </w:r>
    </w:p>
    <w:p w14:paraId="2180DC14" w14:textId="5A6F029B" w:rsidR="0044530A" w:rsidRDefault="0044530A" w:rsidP="0035247E">
      <w:r>
        <w:t>E o que é melhor? Avaliar os procedimentos através da validade de conteúdo ou a caracterização (ou mesmo a representação)?</w:t>
      </w:r>
    </w:p>
    <w:p w14:paraId="15E8D96A" w14:textId="77777777" w:rsidR="001D521F" w:rsidRDefault="0044530A" w:rsidP="0035247E">
      <w:r>
        <w:t xml:space="preserve">Entre as fontes dessa revisão se identificou uma dedicação maior aos procedimentos, procedido pela caracterização com a representação no final. Essa dedicação se deu tanto ao explicitar os elementos operacionais nos artigos quanto na avaliação científica realizada. A avaliação dos procedimentos através da confiabilidade teste-reteste é bastante ampla e envolve todos os procedimentos e a validade de conteúdo é importante inclusive para o desenvolvimento de questionários possibilitando o aprimoramento de processos como a substituição de palavras e sugestões de materiais de apoio para a compreensão de perguntas </w:t>
      </w:r>
      <w:r w:rsidR="001D521F">
        <w:t xml:space="preserve">(como as fotografias do BackPEI). Entretanto há uma lacuna sobre como avaliar a caracterização e a representação nas pesquisas </w:t>
      </w:r>
      <w:proofErr w:type="spellStart"/>
      <w:r w:rsidR="001D521F">
        <w:t>clinimétricas</w:t>
      </w:r>
      <w:proofErr w:type="spellEnd"/>
      <w:r w:rsidR="001D521F">
        <w:t xml:space="preserve"> do BackPEI.</w:t>
      </w:r>
    </w:p>
    <w:p w14:paraId="462FD4D2" w14:textId="72F8EDC1" w:rsidR="0044530A" w:rsidRDefault="001D521F" w:rsidP="0035247E">
      <w:r>
        <w:t xml:space="preserve">Na clinimetria, a principal forma de avaliar a caracterização de um sistema de medição é através da validade concorrente. </w:t>
      </w:r>
      <w:r w:rsidR="008F18F9">
        <w:t>Os mesmos conceitos são medidos nos mesmos objetos de medição por dois sistemas diferentes, o que está sendo avaliado e um sistema que os cientistas confiam que mede aquele conceito. Caso os resultados sejam semelhantes é possível afirmar que ambos os sistemas medem o mesmo conceito.</w:t>
      </w:r>
      <w:r w:rsidR="00FC79D1">
        <w:t xml:space="preserve"> É o mesmo método que foi aplicado na avaliação da concordância do BackPEI com o sistema </w:t>
      </w:r>
      <w:proofErr w:type="spellStart"/>
      <w:r w:rsidR="00FC79D1">
        <w:t>LADy</w:t>
      </w:r>
      <w:proofErr w:type="spellEnd"/>
      <w:r w:rsidR="00AC1D98">
        <w:t xml:space="preserve"> </w:t>
      </w:r>
      <w:r w:rsidR="00AC1D98">
        <w:fldChar w:fldCharType="begin"/>
      </w:r>
      <w:r w:rsidR="00AC1D98">
        <w:instrText xml:space="preserve"> ADDIN ZOTERO_ITEM CSL_CITATION {"citationID":"3V2WsNGi","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AC1D98">
        <w:fldChar w:fldCharType="separate"/>
      </w:r>
      <w:r w:rsidR="00AC1D98" w:rsidRPr="00AC1D98">
        <w:rPr>
          <w:rFonts w:cs="Arial"/>
          <w:kern w:val="0"/>
        </w:rPr>
        <w:t xml:space="preserve">(Antoniolli </w:t>
      </w:r>
      <w:r w:rsidR="00AC1D98" w:rsidRPr="00AC1D98">
        <w:rPr>
          <w:rFonts w:cs="Arial"/>
          <w:i/>
          <w:iCs/>
          <w:kern w:val="0"/>
        </w:rPr>
        <w:t>et al.</w:t>
      </w:r>
      <w:r w:rsidR="00AC1D98" w:rsidRPr="00AC1D98">
        <w:rPr>
          <w:rFonts w:cs="Arial"/>
          <w:kern w:val="0"/>
        </w:rPr>
        <w:t>, 2015)</w:t>
      </w:r>
      <w:r w:rsidR="00AC1D98">
        <w:fldChar w:fldCharType="end"/>
      </w:r>
      <w:r w:rsidR="00FC79D1">
        <w:t xml:space="preserve">. Porém, como o </w:t>
      </w:r>
      <w:proofErr w:type="spellStart"/>
      <w:r w:rsidR="00FC79D1">
        <w:t>LADy</w:t>
      </w:r>
      <w:proofErr w:type="spellEnd"/>
      <w:r w:rsidR="00FC79D1">
        <w:t xml:space="preserve"> não é considerado </w:t>
      </w:r>
      <w:r w:rsidR="00AC1D98">
        <w:t xml:space="preserve">o padrão-ouro na medição dos hábitos posturais dificilmente os autores chamariam este método de validade concorrente. </w:t>
      </w:r>
    </w:p>
    <w:p w14:paraId="39C87346" w14:textId="0865900D" w:rsidR="008F18F9" w:rsidRDefault="00FC79D1" w:rsidP="0035247E">
      <w:r>
        <w:t>Entretanto</w:t>
      </w:r>
      <w:r w:rsidR="00AC1D98">
        <w:t xml:space="preserve">, para alguns sistemas de medição não existe a possibilidade de comparação com um padrão-ouro. É o caso de sistemas de medição baseados no </w:t>
      </w:r>
      <w:proofErr w:type="spellStart"/>
      <w:r w:rsidR="00AC1D98">
        <w:t>auto-relato</w:t>
      </w:r>
      <w:proofErr w:type="spellEnd"/>
      <w:r w:rsidR="00AC1D98">
        <w:t xml:space="preserve">, como o BackPEI, em que a única forma possível de avaliar a validade concorrente é ao avaliar a versão curta de um questionário em comparação com a versão longa. </w:t>
      </w:r>
      <w:r w:rsidR="00EB2446">
        <w:t xml:space="preserve">Assim, a única forma possível de um sistema de medição baseado em </w:t>
      </w:r>
      <w:proofErr w:type="spellStart"/>
      <w:r w:rsidR="00EB2446">
        <w:t>auto-relato</w:t>
      </w:r>
      <w:proofErr w:type="spellEnd"/>
      <w:r w:rsidR="00EB2446">
        <w:t xml:space="preserve"> passar por uma análise pela validade de conteúdo é quando ele, por uma alteração nos procedimentos, apresenta uma vantagem operacional em relação a um sistema de medição já estabelecido destinado ao mesmo conceito. </w:t>
      </w:r>
    </w:p>
    <w:p w14:paraId="6F8A2CAC" w14:textId="0E8EEEA0" w:rsidR="00E51579" w:rsidRDefault="00EB2446" w:rsidP="0035247E">
      <w:r>
        <w:lastRenderedPageBreak/>
        <w:t xml:space="preserve">Uma alternativa é a validade </w:t>
      </w:r>
      <w:r w:rsidR="00E51579">
        <w:t>estrutural,</w:t>
      </w:r>
      <w:r>
        <w:t xml:space="preserve"> método utilizado por </w:t>
      </w:r>
      <w:proofErr w:type="spellStart"/>
      <w:r w:rsidRPr="00EB2446">
        <w:t>Akbari-Chehrehbargh</w:t>
      </w:r>
      <w:proofErr w:type="spellEnd"/>
      <w:r w:rsidRPr="00EB2446">
        <w:t xml:space="preserve">, </w:t>
      </w:r>
      <w:proofErr w:type="spellStart"/>
      <w:r w:rsidRPr="00EB2446">
        <w:t>Tavafian</w:t>
      </w:r>
      <w:proofErr w:type="spellEnd"/>
      <w:r w:rsidRPr="00EB2446">
        <w:t xml:space="preserve"> e </w:t>
      </w:r>
      <w:proofErr w:type="spellStart"/>
      <w:r w:rsidRPr="00EB2446">
        <w:t>Montazeri</w:t>
      </w:r>
      <w:proofErr w:type="spellEnd"/>
      <w:r>
        <w:t xml:space="preserve"> </w:t>
      </w:r>
      <w:r>
        <w:fldChar w:fldCharType="begin"/>
      </w:r>
      <w:r>
        <w:instrText xml:space="preserve"> ADDIN ZOTERO_ITEM CSL_CITATION {"citationID":"56DzBFbo","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fldChar w:fldCharType="separate"/>
      </w:r>
      <w:r w:rsidRPr="00EB2446">
        <w:rPr>
          <w:rFonts w:cs="Arial"/>
        </w:rPr>
        <w:t>(2020)</w:t>
      </w:r>
      <w:r>
        <w:fldChar w:fldCharType="end"/>
      </w:r>
      <w:r w:rsidR="00E51579">
        <w:t>. Por esse método os itens são agrupados conforme sua semelhança segundo testes estatísticos. Esse agrupamento pode comprovar a caracterização na medida que reflete as previsões teóricas feitas posteriormente. Ou pode avançar a caracterização na medida que os autores buscam interpretar os conceitos correspondentes aos conjuntos de itens de um questionário.</w:t>
      </w:r>
      <w:r w:rsidR="001246C3">
        <w:t xml:space="preserve"> </w:t>
      </w:r>
    </w:p>
    <w:p w14:paraId="1D80A691" w14:textId="3CCDA5FE" w:rsidR="00EB2446" w:rsidRDefault="00E51579" w:rsidP="0035247E">
      <w:r>
        <w:t xml:space="preserve">Outra opção de avaliação científica da caracterização é através da associação com conceitos que não são o medido pelo sistema de medição. Isso é o que </w:t>
      </w:r>
      <w:proofErr w:type="spellStart"/>
      <w:r w:rsidRPr="00E51579">
        <w:t>Gökşen</w:t>
      </w:r>
      <w:proofErr w:type="spellEnd"/>
      <w:r w:rsidRPr="00E51579">
        <w:t xml:space="preserve">, </w:t>
      </w:r>
      <w:proofErr w:type="spellStart"/>
      <w:r w:rsidRPr="00E51579">
        <w:t>Kocaman</w:t>
      </w:r>
      <w:proofErr w:type="spellEnd"/>
      <w:r w:rsidRPr="00E51579">
        <w:t xml:space="preserve"> e </w:t>
      </w:r>
      <w:proofErr w:type="spellStart"/>
      <w:r w:rsidRPr="00E51579">
        <w:t>Yildirim</w:t>
      </w:r>
      <w:proofErr w:type="spellEnd"/>
      <w:r>
        <w:t xml:space="preserve"> </w:t>
      </w:r>
      <w:r>
        <w:fldChar w:fldCharType="begin"/>
      </w:r>
      <w:r>
        <w:instrText xml:space="preserve"> ADDIN ZOTERO_ITEM CSL_CITATION {"citationID":"2Pe3oPqJ","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E51579">
        <w:rPr>
          <w:rFonts w:cs="Arial"/>
        </w:rPr>
        <w:t>(2023)</w:t>
      </w:r>
      <w:r>
        <w:fldChar w:fldCharType="end"/>
      </w:r>
      <w:r>
        <w:t xml:space="preserve"> fizeram ao avaliar a correlação do BackPEI com o MHQ, estes não medem os mesmos conceitos, mas possuem alguma semelhança. Ao medir a correlação entre os sistemas espera-se uma correlação moderada e isso é um indicativo da correspondência da medição do sistema com a caracterização do conceito. Esse método, assim como a exploração da relação do conceito medido com outros conceitos e a validade estrutural são boas formas de apontar a caracterização de um sistema de medição. Nesse sentido também é útil que os painéis de especialistas sejam</w:t>
      </w:r>
      <w:r w:rsidR="008726D3">
        <w:t xml:space="preserve"> apresentados à caracterização do conceito medido e</w:t>
      </w:r>
      <w:r>
        <w:t xml:space="preserve"> questionados sobre a correspondência</w:t>
      </w:r>
      <w:r w:rsidR="008726D3">
        <w:t xml:space="preserve"> deste com o sistema de medição. Todas essas possíveis soluções apontam para uma mesma necessidade, um maior esforço por parte dos pesquisadores da clinimetria nos aspectos teóricos da caracterização. Por exemplo, trazendo definições explícitas, delimitando as relações que o conceito possui com outros conceitos ou apresentando como os itens de um questionário refletem a caracterização do conceito medido.</w:t>
      </w:r>
    </w:p>
    <w:p w14:paraId="709D6AE6" w14:textId="5016D3C7" w:rsidR="001246C3" w:rsidRDefault="001246C3" w:rsidP="0035247E">
      <w:r>
        <w:t xml:space="preserve">Como pode ser visto existe uma certa correspondência entre os métodos de validade e caracterização. Enquanto que métodos de confiabilidade possuem essa relação com os procedimentos. Assim, uma estratégia comum na clinimetria, em avaliar a validade e a confiabilidade de um sistema de medição é uma forma de buscar avaliar tanto a caracterização quanto os procedimentos de um sistema de medição. Entretanto essa não é uma regra, como demonstramos a validade de conteúdo pode ser conduzida de modo a avaliar os procedimentos. As avaliações qualitativas da compreensão dos questionários estão avaliando os procedimentos e foram chamadas de validade de face </w:t>
      </w:r>
      <w:r>
        <w:fldChar w:fldCharType="begin"/>
      </w:r>
      <w:r>
        <w:instrText xml:space="preserve"> ADDIN ZOTERO_ITEM CSL_CITATION {"citationID":"bXUPylu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1246C3">
        <w:rPr>
          <w:rFonts w:cs="Arial"/>
        </w:rPr>
        <w:t>(</w:t>
      </w:r>
      <w:proofErr w:type="spellStart"/>
      <w:r w:rsidRPr="001246C3">
        <w:rPr>
          <w:rFonts w:cs="Arial"/>
        </w:rPr>
        <w:t>Akbari-Chehrehbargh</w:t>
      </w:r>
      <w:proofErr w:type="spellEnd"/>
      <w:r w:rsidRPr="001246C3">
        <w:rPr>
          <w:rFonts w:cs="Arial"/>
        </w:rPr>
        <w:t xml:space="preserve">; </w:t>
      </w:r>
      <w:proofErr w:type="spellStart"/>
      <w:r w:rsidRPr="001246C3">
        <w:rPr>
          <w:rFonts w:cs="Arial"/>
        </w:rPr>
        <w:t>Tavafian</w:t>
      </w:r>
      <w:proofErr w:type="spellEnd"/>
      <w:r w:rsidRPr="001246C3">
        <w:rPr>
          <w:rFonts w:cs="Arial"/>
        </w:rPr>
        <w:t xml:space="preserve">; </w:t>
      </w:r>
      <w:proofErr w:type="spellStart"/>
      <w:r w:rsidRPr="001246C3">
        <w:rPr>
          <w:rFonts w:cs="Arial"/>
        </w:rPr>
        <w:t>Montazeri</w:t>
      </w:r>
      <w:proofErr w:type="spellEnd"/>
      <w:r w:rsidRPr="001246C3">
        <w:rPr>
          <w:rFonts w:cs="Arial"/>
        </w:rPr>
        <w:t>, 2020)</w:t>
      </w:r>
      <w:r>
        <w:fldChar w:fldCharType="end"/>
      </w:r>
      <w:r>
        <w:t xml:space="preserve">. Outro exemplo é a avaliação dos itens de um instrumento através do alfa de </w:t>
      </w:r>
      <w:proofErr w:type="spellStart"/>
      <w:r>
        <w:t>Cronbach</w:t>
      </w:r>
      <w:proofErr w:type="spellEnd"/>
      <w:r>
        <w:t xml:space="preserve">. Entre as fontes essa análise estatística foi considerada parte da confiabilidade. Entretando, é uma medida relacionada com a validade estrutural que demonstra o quanto um </w:t>
      </w:r>
      <w:r>
        <w:lastRenderedPageBreak/>
        <w:t>conjunto de itens estão correlacionados entre si</w:t>
      </w:r>
      <w:r w:rsidR="00D25CC0">
        <w:t xml:space="preserve">, indicando a consistência de um instrumento justamente porque essa correlação entre os itens reflete uma correlação com um elemento subjacente a todos eles, o conceito. Assim, embora o alfa de </w:t>
      </w:r>
      <w:proofErr w:type="spellStart"/>
      <w:r w:rsidR="00D25CC0">
        <w:t>Cronbach</w:t>
      </w:r>
      <w:proofErr w:type="spellEnd"/>
      <w:r w:rsidR="00D25CC0">
        <w:t>, e outras medidas de consistência interna, sejam consideradas medidas de confiabilidade, elas estão mais relacionadas com a caracterização de um conceito em um sistema de medição.</w:t>
      </w:r>
    </w:p>
    <w:p w14:paraId="3FB7D30C" w14:textId="4AF63B96" w:rsidR="00592498" w:rsidRDefault="001F50E7" w:rsidP="00592498">
      <w:r>
        <w:t>A representação é o elemento</w:t>
      </w:r>
      <w:r w:rsidR="00592498">
        <w:t xml:space="preserve"> da estrutura epistemológica</w:t>
      </w:r>
      <w:r>
        <w:t xml:space="preserve"> menos abordado entre as fontes</w:t>
      </w:r>
      <w:r w:rsidR="00592498">
        <w:t>. Em geral as escalas são arbitrárias não é estabelecida uma correspondência entre os valores e os conceitos medidos, não é apresentado qual o tipo da escala e não há uma avaliação científica da representação. Uma melhor caracterização do conceito</w:t>
      </w:r>
      <w:r w:rsidR="008C5E05">
        <w:t xml:space="preserve"> já ajuda nisso, pois esclarece o que o compõe e permite estabelecer correspondências entre os valores da representação e características </w:t>
      </w:r>
      <w:proofErr w:type="gramStart"/>
      <w:r w:rsidR="008C5E05">
        <w:t>da conceito</w:t>
      </w:r>
      <w:proofErr w:type="gramEnd"/>
      <w:r w:rsidR="008C5E05">
        <w:t xml:space="preserve">. </w:t>
      </w:r>
    </w:p>
    <w:p w14:paraId="6055B986" w14:textId="4EA01202" w:rsidR="008C5E05" w:rsidRDefault="008C5E05" w:rsidP="00592498">
      <w:r>
        <w:t>Por exemplo, a dor é uma percepção. Segundo o BackPEI uma dor com intensidade de 0cm corresponde a nenhuma dor, portanto a uma percepção</w:t>
      </w:r>
      <w:r w:rsidR="00BF2A64">
        <w:t xml:space="preserve"> acessível a qualquer indivíduo que não sentiu dor em algum momento. Entretanto, o limite superior da escala não é tão facilmente atribuível. Pois o que seria o máximo de dor? Existe? A medição proposta atribui o valor de 10cm para esse limite superior e estabelece que ele como a pior dor que o indivíduo sob medição pode imaginar. Assim, dois indivíduos que sintam uma dor com a mesma intensidade podem atribuir valores diferentes na escala se forem diferentes na capacidade de imaginar dores mais intensas que aquela. Uma caracterização da dor poderia esclarecer porque ela possui um limite inferior e um superior e a relação da dor com a capacidade de imaginar a dor. Também poderia gerar suposições sobre o comportamento da escala. Por exemplo se a escala se baseia na imaginação a presença de dor nos pais gera a capacidade de imaginar dores mais intensas, </w:t>
      </w:r>
      <w:proofErr w:type="gramStart"/>
      <w:r w:rsidR="00BF2A64">
        <w:t>e portanto</w:t>
      </w:r>
      <w:proofErr w:type="gramEnd"/>
      <w:r w:rsidR="00BF2A64">
        <w:t xml:space="preserve"> resulta em dores com valores</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ucas Beraldo" w:date="2025-05-12T10:27:00Z" w:initials="LB">
    <w:p w14:paraId="43108CB1" w14:textId="593C5BD0" w:rsidR="009850FC" w:rsidRDefault="009850FC">
      <w:pPr>
        <w:pStyle w:val="Textodecomentrio"/>
      </w:pPr>
      <w:r>
        <w:rPr>
          <w:rStyle w:val="Refdecomentrio"/>
        </w:rPr>
        <w:annotationRef/>
      </w:r>
      <w:r>
        <w:t>Alterado</w:t>
      </w:r>
    </w:p>
  </w:comment>
  <w:comment w:id="10" w:author="Lucas Beraldo" w:date="2025-05-11T20:10:00Z" w:initials="LB">
    <w:p w14:paraId="23B38D7F" w14:textId="19B77FC6" w:rsidR="00CF043C" w:rsidRDefault="00CF043C" w:rsidP="00CF043C">
      <w:pPr>
        <w:pStyle w:val="Textodecomentrio"/>
      </w:pPr>
      <w:r>
        <w:rPr>
          <w:rStyle w:val="Refdecomentrio"/>
        </w:rPr>
        <w:annotationRef/>
      </w:r>
      <w:r>
        <w:t>Cuidar em apresentar a sigla</w:t>
      </w:r>
    </w:p>
  </w:comment>
  <w:comment w:id="13" w:author="Lucas Beraldo" w:date="2025-05-10T21:32:00Z" w:initials="LB">
    <w:p w14:paraId="66DB7A70" w14:textId="7D827274" w:rsidR="00BA2E67" w:rsidRDefault="00BA2E67">
      <w:pPr>
        <w:pStyle w:val="Textodecomentrio"/>
      </w:pPr>
      <w:r>
        <w:rPr>
          <w:rStyle w:val="Refdecomentrio"/>
        </w:rPr>
        <w:annotationRef/>
      </w:r>
      <w:r>
        <w:t>Daqui pra frente não está nada feito. Apenas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08CB1" w15:done="0"/>
  <w15:commentEx w15:paraId="23B38D7F" w15:done="0"/>
  <w15:commentEx w15:paraId="66DB7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2509F1" w16cex:dateUtc="2025-05-12T13:27:00Z"/>
  <w16cex:commentExtensible w16cex:durableId="3A00389C" w16cex:dateUtc="2025-05-11T23:10:00Z"/>
  <w16cex:commentExtensible w16cex:durableId="3ABA5A0B" w16cex:dateUtc="2025-05-11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08CB1" w16cid:durableId="3A2509F1"/>
  <w16cid:commentId w16cid:paraId="23B38D7F" w16cid:durableId="3A00389C"/>
  <w16cid:commentId w16cid:paraId="66DB7A70" w16cid:durableId="3ABA5A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78A45" w14:textId="77777777" w:rsidR="00E77D33" w:rsidRDefault="00E77D33" w:rsidP="009850FC">
      <w:pPr>
        <w:spacing w:line="240" w:lineRule="auto"/>
      </w:pPr>
      <w:r>
        <w:separator/>
      </w:r>
    </w:p>
  </w:endnote>
  <w:endnote w:type="continuationSeparator" w:id="0">
    <w:p w14:paraId="20C8E394" w14:textId="77777777" w:rsidR="00E77D33" w:rsidRDefault="00E77D33"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D1D57" w14:textId="77777777" w:rsidR="00E77D33" w:rsidRDefault="00E77D33" w:rsidP="009850FC">
      <w:pPr>
        <w:spacing w:line="240" w:lineRule="auto"/>
      </w:pPr>
      <w:r>
        <w:separator/>
      </w:r>
    </w:p>
  </w:footnote>
  <w:footnote w:type="continuationSeparator" w:id="0">
    <w:p w14:paraId="27E80E65" w14:textId="77777777" w:rsidR="00E77D33" w:rsidRDefault="00E77D33"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37122"/>
    <w:rsid w:val="00040147"/>
    <w:rsid w:val="00062C6E"/>
    <w:rsid w:val="00070585"/>
    <w:rsid w:val="00081B10"/>
    <w:rsid w:val="00083C3A"/>
    <w:rsid w:val="00084270"/>
    <w:rsid w:val="000977D2"/>
    <w:rsid w:val="000A02BA"/>
    <w:rsid w:val="000A0591"/>
    <w:rsid w:val="000A23EF"/>
    <w:rsid w:val="000A3994"/>
    <w:rsid w:val="000A6761"/>
    <w:rsid w:val="000D0CF4"/>
    <w:rsid w:val="000D681B"/>
    <w:rsid w:val="000E1494"/>
    <w:rsid w:val="000E1D5E"/>
    <w:rsid w:val="000E2721"/>
    <w:rsid w:val="000E316E"/>
    <w:rsid w:val="000F42A8"/>
    <w:rsid w:val="00104AED"/>
    <w:rsid w:val="0010654A"/>
    <w:rsid w:val="00114726"/>
    <w:rsid w:val="00123056"/>
    <w:rsid w:val="00123FEF"/>
    <w:rsid w:val="001246B9"/>
    <w:rsid w:val="001246C3"/>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247E"/>
    <w:rsid w:val="003548B9"/>
    <w:rsid w:val="003627BB"/>
    <w:rsid w:val="0036679F"/>
    <w:rsid w:val="00385D01"/>
    <w:rsid w:val="00387624"/>
    <w:rsid w:val="00394E5E"/>
    <w:rsid w:val="003965BD"/>
    <w:rsid w:val="003A1FDB"/>
    <w:rsid w:val="003C4C91"/>
    <w:rsid w:val="003D6128"/>
    <w:rsid w:val="003E55C8"/>
    <w:rsid w:val="003F65E3"/>
    <w:rsid w:val="004002F8"/>
    <w:rsid w:val="004031C0"/>
    <w:rsid w:val="00421072"/>
    <w:rsid w:val="00443AB0"/>
    <w:rsid w:val="0044530A"/>
    <w:rsid w:val="00447621"/>
    <w:rsid w:val="00454248"/>
    <w:rsid w:val="00461416"/>
    <w:rsid w:val="004735A2"/>
    <w:rsid w:val="004827E6"/>
    <w:rsid w:val="00482CA8"/>
    <w:rsid w:val="004923C3"/>
    <w:rsid w:val="00495AA7"/>
    <w:rsid w:val="004A44B2"/>
    <w:rsid w:val="004B5F77"/>
    <w:rsid w:val="004C23A2"/>
    <w:rsid w:val="004C32AB"/>
    <w:rsid w:val="004C786B"/>
    <w:rsid w:val="004D5209"/>
    <w:rsid w:val="004E6278"/>
    <w:rsid w:val="004F63EC"/>
    <w:rsid w:val="005129C6"/>
    <w:rsid w:val="00523703"/>
    <w:rsid w:val="00531C33"/>
    <w:rsid w:val="00536952"/>
    <w:rsid w:val="00552241"/>
    <w:rsid w:val="005723D0"/>
    <w:rsid w:val="005735EE"/>
    <w:rsid w:val="005744EC"/>
    <w:rsid w:val="00577186"/>
    <w:rsid w:val="005832BF"/>
    <w:rsid w:val="00583D92"/>
    <w:rsid w:val="00592498"/>
    <w:rsid w:val="00597C32"/>
    <w:rsid w:val="005A620A"/>
    <w:rsid w:val="005A68DB"/>
    <w:rsid w:val="005C0605"/>
    <w:rsid w:val="005D3AF7"/>
    <w:rsid w:val="005D5A87"/>
    <w:rsid w:val="005F03ED"/>
    <w:rsid w:val="00602214"/>
    <w:rsid w:val="00604BA5"/>
    <w:rsid w:val="00615B56"/>
    <w:rsid w:val="00623A68"/>
    <w:rsid w:val="00624152"/>
    <w:rsid w:val="00635B7D"/>
    <w:rsid w:val="00650254"/>
    <w:rsid w:val="00650D4D"/>
    <w:rsid w:val="006621C5"/>
    <w:rsid w:val="00663D31"/>
    <w:rsid w:val="00685C2E"/>
    <w:rsid w:val="00694D91"/>
    <w:rsid w:val="006B131E"/>
    <w:rsid w:val="006B650E"/>
    <w:rsid w:val="006C5DBE"/>
    <w:rsid w:val="006F0C59"/>
    <w:rsid w:val="006F45C5"/>
    <w:rsid w:val="007118B6"/>
    <w:rsid w:val="00714C1A"/>
    <w:rsid w:val="0072227D"/>
    <w:rsid w:val="00731691"/>
    <w:rsid w:val="00732268"/>
    <w:rsid w:val="00734560"/>
    <w:rsid w:val="007422A5"/>
    <w:rsid w:val="00754697"/>
    <w:rsid w:val="00754C6B"/>
    <w:rsid w:val="00765ABF"/>
    <w:rsid w:val="00770B04"/>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43843"/>
    <w:rsid w:val="00852718"/>
    <w:rsid w:val="008726D3"/>
    <w:rsid w:val="00886B89"/>
    <w:rsid w:val="008C4DE6"/>
    <w:rsid w:val="008C5E05"/>
    <w:rsid w:val="008D358E"/>
    <w:rsid w:val="008D61FC"/>
    <w:rsid w:val="008E7969"/>
    <w:rsid w:val="008F18F9"/>
    <w:rsid w:val="008F4158"/>
    <w:rsid w:val="008F76E5"/>
    <w:rsid w:val="0090110C"/>
    <w:rsid w:val="00915757"/>
    <w:rsid w:val="009401AC"/>
    <w:rsid w:val="00950D33"/>
    <w:rsid w:val="009612E7"/>
    <w:rsid w:val="0096625B"/>
    <w:rsid w:val="00974A03"/>
    <w:rsid w:val="009850FC"/>
    <w:rsid w:val="009B4CA5"/>
    <w:rsid w:val="009C2E79"/>
    <w:rsid w:val="009D441C"/>
    <w:rsid w:val="00A00C0D"/>
    <w:rsid w:val="00A035CA"/>
    <w:rsid w:val="00A218FB"/>
    <w:rsid w:val="00A34264"/>
    <w:rsid w:val="00A36A61"/>
    <w:rsid w:val="00A43DDD"/>
    <w:rsid w:val="00A519A4"/>
    <w:rsid w:val="00A55562"/>
    <w:rsid w:val="00A56B12"/>
    <w:rsid w:val="00A57207"/>
    <w:rsid w:val="00A57C36"/>
    <w:rsid w:val="00A60887"/>
    <w:rsid w:val="00A75950"/>
    <w:rsid w:val="00A91893"/>
    <w:rsid w:val="00AA7688"/>
    <w:rsid w:val="00AC1D98"/>
    <w:rsid w:val="00AC2902"/>
    <w:rsid w:val="00AE1D0D"/>
    <w:rsid w:val="00AE35CB"/>
    <w:rsid w:val="00AF673C"/>
    <w:rsid w:val="00B00B91"/>
    <w:rsid w:val="00B023AF"/>
    <w:rsid w:val="00B14AD2"/>
    <w:rsid w:val="00B35A09"/>
    <w:rsid w:val="00B604AE"/>
    <w:rsid w:val="00B8080A"/>
    <w:rsid w:val="00BA2D72"/>
    <w:rsid w:val="00BA2E67"/>
    <w:rsid w:val="00BB10E7"/>
    <w:rsid w:val="00BB24E0"/>
    <w:rsid w:val="00BD572E"/>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4C14"/>
    <w:rsid w:val="00CB7917"/>
    <w:rsid w:val="00CC4622"/>
    <w:rsid w:val="00CD5FF1"/>
    <w:rsid w:val="00CD61F4"/>
    <w:rsid w:val="00CF043C"/>
    <w:rsid w:val="00CF2A1E"/>
    <w:rsid w:val="00D0062A"/>
    <w:rsid w:val="00D142C5"/>
    <w:rsid w:val="00D24871"/>
    <w:rsid w:val="00D25CC0"/>
    <w:rsid w:val="00D2684B"/>
    <w:rsid w:val="00D428E0"/>
    <w:rsid w:val="00D428E6"/>
    <w:rsid w:val="00D438F7"/>
    <w:rsid w:val="00D46684"/>
    <w:rsid w:val="00D51B23"/>
    <w:rsid w:val="00D718BF"/>
    <w:rsid w:val="00D85AC7"/>
    <w:rsid w:val="00D930EB"/>
    <w:rsid w:val="00D933CE"/>
    <w:rsid w:val="00DA3FFE"/>
    <w:rsid w:val="00DA764F"/>
    <w:rsid w:val="00DA7DF3"/>
    <w:rsid w:val="00DB4265"/>
    <w:rsid w:val="00DD05F6"/>
    <w:rsid w:val="00DF560D"/>
    <w:rsid w:val="00DF6AE8"/>
    <w:rsid w:val="00E10B02"/>
    <w:rsid w:val="00E16663"/>
    <w:rsid w:val="00E22487"/>
    <w:rsid w:val="00E403C7"/>
    <w:rsid w:val="00E44B18"/>
    <w:rsid w:val="00E50A79"/>
    <w:rsid w:val="00E51579"/>
    <w:rsid w:val="00E615BC"/>
    <w:rsid w:val="00E644B2"/>
    <w:rsid w:val="00E77D33"/>
    <w:rsid w:val="00E914C2"/>
    <w:rsid w:val="00EA0024"/>
    <w:rsid w:val="00EA49C8"/>
    <w:rsid w:val="00EB2446"/>
    <w:rsid w:val="00EB649E"/>
    <w:rsid w:val="00EB6F1D"/>
    <w:rsid w:val="00EC3269"/>
    <w:rsid w:val="00EF4D59"/>
    <w:rsid w:val="00F060AB"/>
    <w:rsid w:val="00F10DF7"/>
    <w:rsid w:val="00F15547"/>
    <w:rsid w:val="00F15868"/>
    <w:rsid w:val="00F23FBC"/>
    <w:rsid w:val="00F270EA"/>
    <w:rsid w:val="00F8100D"/>
    <w:rsid w:val="00F94FD1"/>
    <w:rsid w:val="00F96E62"/>
    <w:rsid w:val="00F97685"/>
    <w:rsid w:val="00FA105F"/>
    <w:rsid w:val="00FB04A0"/>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ucasmberaldo/10-anos-de-back-pei" TargetMode="Externa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8</TotalTime>
  <Pages>31</Pages>
  <Words>76996</Words>
  <Characters>415782</Characters>
  <Application>Microsoft Office Word</Application>
  <DocSecurity>0</DocSecurity>
  <Lines>3464</Lines>
  <Paragraphs>9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34</cp:revision>
  <dcterms:created xsi:type="dcterms:W3CDTF">2025-03-12T15:42:00Z</dcterms:created>
  <dcterms:modified xsi:type="dcterms:W3CDTF">2025-05-14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6oMHigS"/&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